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CD0B0" w14:textId="50E66612" w:rsidR="001C4651" w:rsidRPr="007C7F5E" w:rsidRDefault="0084196B" w:rsidP="001C4651">
      <w:pPr>
        <w:spacing w:before="120" w:after="160" w:line="480" w:lineRule="auto"/>
        <w:ind w:firstLine="0"/>
        <w:rPr>
          <w:b/>
          <w:bCs/>
          <w:lang w:val="en-US"/>
        </w:rPr>
      </w:pPr>
      <w:r w:rsidRPr="007C7F5E">
        <w:rPr>
          <w:b/>
          <w:bCs/>
          <w:lang w:val="en-US"/>
        </w:rPr>
        <w:t xml:space="preserve">Supplementary </w:t>
      </w:r>
      <w:r w:rsidR="007C7F5E">
        <w:rPr>
          <w:b/>
          <w:bCs/>
          <w:lang w:val="en-US"/>
        </w:rPr>
        <w:t xml:space="preserve">Material </w:t>
      </w:r>
      <w:r w:rsidR="00D8761F" w:rsidRPr="007C7F5E">
        <w:rPr>
          <w:b/>
          <w:bCs/>
          <w:lang w:val="en-US"/>
        </w:rPr>
        <w:t>5</w:t>
      </w:r>
      <w:r w:rsidRPr="007C7F5E">
        <w:rPr>
          <w:b/>
          <w:bCs/>
          <w:lang w:val="en-US"/>
        </w:rPr>
        <w:t>.</w:t>
      </w:r>
      <w:r w:rsidR="001C4651" w:rsidRPr="007C7F5E">
        <w:rPr>
          <w:b/>
          <w:bCs/>
          <w:lang w:val="en-US"/>
        </w:rPr>
        <w:t xml:space="preserve"> </w:t>
      </w:r>
      <w:r w:rsidR="00D32E87" w:rsidRPr="007C7F5E">
        <w:rPr>
          <w:b/>
          <w:bCs/>
          <w:lang w:val="en-US"/>
        </w:rPr>
        <w:t>M</w:t>
      </w:r>
      <w:r w:rsidR="001C4651" w:rsidRPr="007C7F5E">
        <w:rPr>
          <w:b/>
          <w:bCs/>
          <w:lang w:val="en-US"/>
        </w:rPr>
        <w:t>otor skill transfer after single practice</w:t>
      </w:r>
      <w:r w:rsidR="0074560A" w:rsidRPr="007C7F5E">
        <w:rPr>
          <w:b/>
          <w:bCs/>
          <w:lang w:val="en-US"/>
        </w:rPr>
        <w:t>.</w:t>
      </w:r>
    </w:p>
    <w:p w14:paraId="6CDEB7F1" w14:textId="08C42572" w:rsidR="001C4651" w:rsidRPr="007C7F5E" w:rsidRDefault="001C4651" w:rsidP="00B44B41">
      <w:pPr>
        <w:spacing w:before="120" w:after="160" w:line="480" w:lineRule="auto"/>
        <w:ind w:firstLine="0"/>
        <w:rPr>
          <w:lang w:val="en-US"/>
        </w:rPr>
      </w:pPr>
      <w:r w:rsidRPr="007C7F5E">
        <w:rPr>
          <w:b/>
          <w:bCs/>
          <w:lang w:val="en-US"/>
        </w:rPr>
        <w:t>Methods</w:t>
      </w:r>
      <w:r w:rsidRPr="007C7F5E">
        <w:rPr>
          <w:lang w:val="en-US"/>
        </w:rPr>
        <w:t xml:space="preserve">: Motor skill transfer, which is an approach to investigate motor skill retention from the perspective of </w:t>
      </w:r>
      <w:r w:rsidR="003315E4">
        <w:rPr>
          <w:lang w:val="en-US"/>
        </w:rPr>
        <w:t xml:space="preserve">generalization </w:t>
      </w:r>
      <w:r w:rsidRPr="007C7F5E">
        <w:rPr>
          <w:lang w:val="en-US"/>
        </w:rPr>
        <w:fldChar w:fldCharType="begin"/>
      </w:r>
      <w:r w:rsidR="006719FC" w:rsidRPr="007C7F5E">
        <w:rPr>
          <w:lang w:val="en-US"/>
        </w:rPr>
        <w:instrText xml:space="preserve"> ADDIN EN.CITE &lt;EndNote&gt;&lt;Cite&gt;&lt;Author&gt;Schmidt&lt;/Author&gt;&lt;Year&gt;2018&lt;/Year&gt;&lt;RecNum&gt;13546&lt;/RecNum&gt;&lt;DisplayText&gt;[1]&lt;/DisplayText&gt;&lt;record&gt;&lt;rec-number&gt;13546&lt;/rec-number&gt;&lt;foreign-keys&gt;&lt;key app="EN" db-id="d0ww2pdf82ve21etr94vew5c5202a9t0rzf9" timestamp="1634404464"&gt;13546&lt;/key&gt;&lt;/foreign-keys&gt;&lt;ref-type name="Book"&gt;6&lt;/ref-type&gt;&lt;contributors&gt;&lt;authors&gt;&lt;author&gt;Schmidt, Richard A&lt;/author&gt;&lt;author&gt;Lee, Timothy D&lt;/author&gt;&lt;author&gt;Winstein, Carolee&lt;/author&gt;&lt;author&gt;Wulf, Gabriele&lt;/author&gt;&lt;author&gt;Zelaznik, Howard N&lt;/author&gt;&lt;/authors&gt;&lt;/contributors&gt;&lt;titles&gt;&lt;title&gt;Motor control and learning: A behavioral emphasis&lt;/title&gt;&lt;/titles&gt;&lt;dates&gt;&lt;year&gt;2018&lt;/year&gt;&lt;/dates&gt;&lt;publisher&gt;Human Kinetics&lt;/publisher&gt;&lt;isbn&gt;1492586625&lt;/isbn&gt;&lt;urls&gt;&lt;/urls&gt;&lt;/record&gt;&lt;/Cite&gt;&lt;/EndNote&gt;</w:instrText>
      </w:r>
      <w:r w:rsidRPr="007C7F5E">
        <w:rPr>
          <w:lang w:val="en-US"/>
        </w:rPr>
        <w:fldChar w:fldCharType="separate"/>
      </w:r>
      <w:r w:rsidR="004E340E" w:rsidRPr="007C7F5E">
        <w:rPr>
          <w:lang w:val="en-US"/>
        </w:rPr>
        <w:t>[1]</w:t>
      </w:r>
      <w:r w:rsidRPr="007C7F5E">
        <w:rPr>
          <w:lang w:val="en-US"/>
        </w:rPr>
        <w:fldChar w:fldCharType="end"/>
      </w:r>
      <w:r w:rsidRPr="007C7F5E">
        <w:rPr>
          <w:lang w:val="en-US"/>
        </w:rPr>
        <w:t xml:space="preserve">, was investigated </w:t>
      </w:r>
      <w:r w:rsidR="00D32E87" w:rsidRPr="007C7F5E">
        <w:rPr>
          <w:lang w:val="en-US"/>
        </w:rPr>
        <w:t xml:space="preserve">by </w:t>
      </w:r>
      <w:r w:rsidRPr="007C7F5E">
        <w:rPr>
          <w:lang w:val="en-US"/>
        </w:rPr>
        <w:t>grouping studies according to the number of practice sessions performed during acquisition (single vs. extended practice). To investigate the transfer of acquired motor skills to untrained tasks, we calculated group mean differences using consecutive retention and transfer test scores (e.g., transfer score 24</w:t>
      </w:r>
      <w:r w:rsidR="003315E4">
        <w:rPr>
          <w:lang w:val="en-US"/>
        </w:rPr>
        <w:t xml:space="preserve"> </w:t>
      </w:r>
      <w:r w:rsidRPr="007C7F5E">
        <w:rPr>
          <w:lang w:val="en-US"/>
        </w:rPr>
        <w:t>h – retention score 24</w:t>
      </w:r>
      <w:r w:rsidR="003315E4">
        <w:rPr>
          <w:lang w:val="en-US"/>
        </w:rPr>
        <w:t xml:space="preserve"> </w:t>
      </w:r>
      <w:r w:rsidRPr="007C7F5E">
        <w:rPr>
          <w:lang w:val="en-US"/>
        </w:rPr>
        <w:t>h). This method was adopted to reduce the influence that memory reactivation may have on motor memory processes</w:t>
      </w:r>
      <w:r w:rsidR="003315E4">
        <w:rPr>
          <w:lang w:val="en-US"/>
        </w:rPr>
        <w:t xml:space="preserve"> </w:t>
      </w:r>
      <w:r w:rsidRPr="007C7F5E">
        <w:rPr>
          <w:lang w:val="en-US"/>
        </w:rPr>
        <w:fldChar w:fldCharType="begin">
          <w:fldData xml:space="preserve">PEVuZE5vdGU+PENpdGU+PEF1dGhvcj5EdWRhaTwvQXV0aG9yPjxZZWFyPjIwMDQ8L1llYXI+PFJl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</w:fldData>
        </w:fldChar>
      </w:r>
      <w:r w:rsidR="006719FC" w:rsidRPr="007C7F5E">
        <w:rPr>
          <w:lang w:val="en-US"/>
        </w:rPr>
        <w:instrText xml:space="preserve"> ADDIN EN.CITE </w:instrText>
      </w:r>
      <w:r w:rsidR="006719FC" w:rsidRPr="007C7F5E">
        <w:rPr>
          <w:lang w:val="en-US"/>
        </w:rPr>
        <w:fldChar w:fldCharType="begin">
          <w:fldData xml:space="preserve">PEVuZE5vdGU+PENpdGU+PEF1dGhvcj5EdWRhaTwvQXV0aG9yPjxZZWFyPjIwMDQ8L1llYXI+PFJl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</w:fldData>
        </w:fldChar>
      </w:r>
      <w:r w:rsidR="006719FC" w:rsidRPr="007C7F5E">
        <w:rPr>
          <w:lang w:val="en-US"/>
        </w:rPr>
        <w:instrText xml:space="preserve"> ADDIN EN.CITE.DATA </w:instrText>
      </w:r>
      <w:r w:rsidR="006719FC" w:rsidRPr="007C7F5E">
        <w:rPr>
          <w:lang w:val="en-US"/>
        </w:rPr>
      </w:r>
      <w:r w:rsidR="006719FC" w:rsidRPr="007C7F5E">
        <w:rPr>
          <w:lang w:val="en-US"/>
        </w:rPr>
        <w:fldChar w:fldCharType="end"/>
      </w:r>
      <w:r w:rsidRPr="007C7F5E">
        <w:rPr>
          <w:lang w:val="en-US"/>
        </w:rPr>
      </w:r>
      <w:r w:rsidRPr="007C7F5E">
        <w:rPr>
          <w:lang w:val="en-US"/>
        </w:rPr>
        <w:fldChar w:fldCharType="separate"/>
      </w:r>
      <w:r w:rsidR="004E340E" w:rsidRPr="007C7F5E">
        <w:rPr>
          <w:lang w:val="en-US"/>
        </w:rPr>
        <w:t>[2, 3]</w:t>
      </w:r>
      <w:r w:rsidRPr="007C7F5E">
        <w:rPr>
          <w:lang w:val="en-US"/>
        </w:rPr>
        <w:fldChar w:fldCharType="end"/>
      </w:r>
      <w:r w:rsidRPr="007C7F5E">
        <w:rPr>
          <w:lang w:val="en-US"/>
        </w:rPr>
        <w:t xml:space="preserve">. Analyses were performed following the same procedures implemented in the main meta-analyses. However, </w:t>
      </w:r>
      <w:r w:rsidR="000713F7" w:rsidRPr="007C7F5E">
        <w:rPr>
          <w:lang w:val="en-US"/>
        </w:rPr>
        <w:t>we did not perform meta-regression analyses due to the limited effect sizes available</w:t>
      </w:r>
      <w:r w:rsidRPr="007C7F5E">
        <w:rPr>
          <w:lang w:val="en-US"/>
        </w:rPr>
        <w:t>.</w:t>
      </w:r>
    </w:p>
    <w:p w14:paraId="374387BF" w14:textId="2E86C00B" w:rsidR="001C4651" w:rsidRPr="007C7F5E" w:rsidRDefault="001C4651" w:rsidP="00B44B41">
      <w:pPr>
        <w:spacing w:before="120" w:after="160" w:line="480" w:lineRule="auto"/>
        <w:ind w:firstLine="0"/>
        <w:rPr>
          <w:lang w:val="en-US"/>
        </w:rPr>
      </w:pPr>
      <w:r w:rsidRPr="007C7F5E">
        <w:rPr>
          <w:b/>
          <w:bCs/>
          <w:lang w:val="en-US"/>
        </w:rPr>
        <w:t>Results</w:t>
      </w:r>
      <w:r w:rsidRPr="007C7F5E">
        <w:rPr>
          <w:lang w:val="en-US"/>
        </w:rPr>
        <w:t>: Motor skill transfer was investigated in seven</w:t>
      </w:r>
      <w:r w:rsidR="003315E4">
        <w:rPr>
          <w:lang w:val="en-US"/>
        </w:rPr>
        <w:t xml:space="preserve"> </w:t>
      </w:r>
      <w:r w:rsidRPr="007C7F5E">
        <w:rPr>
          <w:lang w:val="en-US"/>
        </w:rPr>
        <w:fldChar w:fldCharType="begin">
          <w:fldData xml:space="preserve">PEVuZE5vdGU+PENpdGU+PEF1dGhvcj5NYXJpbmVsbGk8L0F1dGhvcj48WWVhcj4yMDE3PC9ZZWFy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</w:fldData>
        </w:fldChar>
      </w:r>
      <w:r w:rsidR="006719FC" w:rsidRPr="007C7F5E">
        <w:rPr>
          <w:lang w:val="en-US"/>
        </w:rPr>
        <w:instrText xml:space="preserve"> ADDIN EN.CITE </w:instrText>
      </w:r>
      <w:r w:rsidR="006719FC" w:rsidRPr="007C7F5E">
        <w:rPr>
          <w:lang w:val="en-US"/>
        </w:rPr>
        <w:fldChar w:fldCharType="begin">
          <w:fldData xml:space="preserve">PEVuZE5vdGU+PENpdGU+PEF1dGhvcj5NYXJpbmVsbGk8L0F1dGhvcj48WWVhcj4yMDE3PC9ZZWFy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</w:fldData>
        </w:fldChar>
      </w:r>
      <w:r w:rsidR="006719FC" w:rsidRPr="007C7F5E">
        <w:rPr>
          <w:lang w:val="en-US"/>
        </w:rPr>
        <w:instrText xml:space="preserve"> ADDIN EN.CITE.DATA </w:instrText>
      </w:r>
      <w:r w:rsidR="006719FC" w:rsidRPr="007C7F5E">
        <w:rPr>
          <w:lang w:val="en-US"/>
        </w:rPr>
      </w:r>
      <w:r w:rsidR="006719FC" w:rsidRPr="007C7F5E">
        <w:rPr>
          <w:lang w:val="en-US"/>
        </w:rPr>
        <w:fldChar w:fldCharType="end"/>
      </w:r>
      <w:r w:rsidRPr="007C7F5E">
        <w:rPr>
          <w:lang w:val="en-US"/>
        </w:rPr>
      </w:r>
      <w:r w:rsidRPr="007C7F5E">
        <w:rPr>
          <w:lang w:val="en-US"/>
        </w:rPr>
        <w:fldChar w:fldCharType="separate"/>
      </w:r>
      <w:r w:rsidR="004E340E" w:rsidRPr="007C7F5E">
        <w:rPr>
          <w:lang w:val="en-US"/>
        </w:rPr>
        <w:t>[4-10]</w:t>
      </w:r>
      <w:r w:rsidRPr="007C7F5E">
        <w:rPr>
          <w:lang w:val="en-US"/>
        </w:rPr>
        <w:fldChar w:fldCharType="end"/>
      </w:r>
      <w:r w:rsidRPr="007C7F5E">
        <w:rPr>
          <w:lang w:val="en-US"/>
        </w:rPr>
        <w:t xml:space="preserve"> and one</w:t>
      </w:r>
      <w:r w:rsidR="003315E4">
        <w:rPr>
          <w:lang w:val="en-US"/>
        </w:rPr>
        <w:t xml:space="preserve"> </w:t>
      </w:r>
      <w:r w:rsidRPr="007C7F5E">
        <w:rPr>
          <w:lang w:val="en-US"/>
        </w:rPr>
        <w:fldChar w:fldCharType="begin"/>
      </w:r>
      <w:r w:rsidR="004E340E" w:rsidRPr="007C7F5E">
        <w:rPr>
          <w:lang w:val="en-US"/>
        </w:rPr>
        <w:instrText xml:space="preserve"> ADDIN EN.CITE &lt;EndNote&gt;&lt;Cite&gt;&lt;Author&gt;Smiley-Oyen&lt;/Author&gt;&lt;Year&gt;2012&lt;/Year&gt;&lt;RecNum&gt;1313&lt;/RecNum&gt;&lt;DisplayText&gt;[11]&lt;/DisplayText&gt;&lt;record&gt;&lt;rec-number&gt;1313&lt;/rec-number&gt;&lt;foreign-keys&gt;&lt;key app="EN" db-id="0vzwfxwzk5vwzret5rr5rdfrrfxevp2dtxrv" timestamp="1656245352"&gt;1313&lt;/key&gt;&lt;/foreign-keys&gt;&lt;ref-type name="Journal Article"&gt;17&lt;/ref-type&gt;&lt;contributors&gt;&lt;authors&gt;&lt;author&gt;Smiley-Oyen, A. L.&lt;/author&gt;&lt;author&gt;Hall, S. A.&lt;/author&gt;&lt;author&gt;Lowry, K. A.&lt;/author&gt;&lt;author&gt;Kerr, J. P.&lt;/author&gt;&lt;/authors&gt;&lt;/contributors&gt;&lt;titles&gt;&lt;title&gt;Effects of Extensive Practice on Bradykinesia in Parkinson&amp;apos;s Disease: Improvement, Retention and Transfer&lt;/title&gt;&lt;secondary-title&gt;Motor Control&lt;/secondary-title&gt;&lt;/titles&gt;&lt;periodical&gt;&lt;full-title&gt;Motor Control&lt;/full-title&gt;&lt;/periodical&gt;&lt;pages&gt;1-18&lt;/pages&gt;&lt;volume&gt;16&lt;/volume&gt;&lt;number&gt;1&lt;/number&gt;&lt;dates&gt;&lt;year&gt;2012&lt;/year&gt;&lt;pub-dates&gt;&lt;date&gt;Jan&lt;/date&gt;&lt;/pub-dates&gt;&lt;/dates&gt;&lt;isbn&gt;1087-1640&lt;/isbn&gt;&lt;accession-num&gt;WOS:000301702200001&lt;/accession-num&gt;&lt;urls&gt;&lt;related-urls&gt;&lt;url&gt;&amp;lt;Go to ISI&amp;gt;://WOS:000301702200001&lt;/url&gt;&lt;/related-urls&gt;&lt;/urls&gt;&lt;/record&gt;&lt;/Cite&gt;&lt;/EndNote&gt;</w:instrText>
      </w:r>
      <w:r w:rsidRPr="007C7F5E">
        <w:rPr>
          <w:lang w:val="en-US"/>
        </w:rPr>
        <w:fldChar w:fldCharType="separate"/>
      </w:r>
      <w:r w:rsidR="004E340E" w:rsidRPr="007C7F5E">
        <w:rPr>
          <w:lang w:val="en-US"/>
        </w:rPr>
        <w:t>[11]</w:t>
      </w:r>
      <w:r w:rsidRPr="007C7F5E">
        <w:rPr>
          <w:lang w:val="en-US"/>
        </w:rPr>
        <w:fldChar w:fldCharType="end"/>
      </w:r>
      <w:r w:rsidRPr="007C7F5E">
        <w:rPr>
          <w:lang w:val="en-US"/>
        </w:rPr>
        <w:t xml:space="preserve"> studies after a single session and extended motor practice, respectively. Funnel and forest plot</w:t>
      </w:r>
      <w:r w:rsidR="00D32E87" w:rsidRPr="007C7F5E">
        <w:rPr>
          <w:lang w:val="en-US"/>
        </w:rPr>
        <w:t>s</w:t>
      </w:r>
      <w:r w:rsidRPr="007C7F5E">
        <w:rPr>
          <w:lang w:val="en-US"/>
        </w:rPr>
        <w:t xml:space="preserve"> pertaining </w:t>
      </w:r>
      <w:r w:rsidR="00D32E87" w:rsidRPr="007C7F5E">
        <w:rPr>
          <w:lang w:val="en-US"/>
        </w:rPr>
        <w:t xml:space="preserve">to </w:t>
      </w:r>
      <w:r w:rsidRPr="007C7F5E">
        <w:rPr>
          <w:lang w:val="en-US"/>
        </w:rPr>
        <w:t>motor skill transfer are reported below.</w:t>
      </w:r>
    </w:p>
    <w:p w14:paraId="34BB7325" w14:textId="7ECDD46C" w:rsidR="001C4651" w:rsidRPr="007C7F5E" w:rsidRDefault="001C4651" w:rsidP="00FC3A29">
      <w:pPr>
        <w:spacing w:before="120"/>
        <w:ind w:firstLine="0"/>
        <w:rPr>
          <w:b/>
          <w:bCs/>
          <w:lang w:val="en-US"/>
        </w:rPr>
      </w:pPr>
      <w:r w:rsidRPr="007C7F5E">
        <w:rPr>
          <w:b/>
          <w:bCs/>
          <w:lang w:val="en-US"/>
        </w:rPr>
        <w:t>Motor skill transfer</w:t>
      </w:r>
      <w:r w:rsidR="00FC3A29" w:rsidRPr="007C7F5E">
        <w:rPr>
          <w:b/>
          <w:bCs/>
          <w:lang w:val="en-US"/>
        </w:rPr>
        <w:t>:</w:t>
      </w:r>
      <w:r w:rsidRPr="007C7F5E">
        <w:rPr>
          <w:b/>
          <w:bCs/>
          <w:lang w:val="en-US"/>
        </w:rPr>
        <w:t xml:space="preserve"> Funnel plot</w:t>
      </w:r>
      <w:r w:rsidR="004B06EE" w:rsidRPr="007C7F5E">
        <w:rPr>
          <w:b/>
          <w:bCs/>
          <w:lang w:val="en-US"/>
        </w:rPr>
        <w:t>.</w:t>
      </w:r>
    </w:p>
    <w:p w14:paraId="163D143B" w14:textId="77777777" w:rsidR="001C4651" w:rsidRPr="007C7F5E" w:rsidRDefault="001C4651" w:rsidP="001C4651">
      <w:pPr>
        <w:spacing w:after="160"/>
        <w:ind w:firstLine="0"/>
        <w:rPr>
          <w:lang w:val="en-US"/>
        </w:rPr>
      </w:pPr>
      <w:r w:rsidRPr="007C7F5E">
        <w:rPr>
          <w:lang w:val="en-US"/>
        </w:rPr>
        <w:drawing>
          <wp:inline distT="0" distB="0" distL="0" distR="0" wp14:anchorId="02686009" wp14:editId="7938EEB1">
            <wp:extent cx="5692676" cy="3351947"/>
            <wp:effectExtent l="19050" t="19050" r="22860" b="2032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15012" r="5084" b="4204"/>
                    <a:stretch/>
                  </pic:blipFill>
                  <pic:spPr bwMode="auto">
                    <a:xfrm>
                      <a:off x="0" y="0"/>
                      <a:ext cx="5736780" cy="337791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56E3C86D" w14:textId="77777777" w:rsidR="003315E4" w:rsidRDefault="003315E4">
      <w:pPr>
        <w:spacing w:after="160" w:line="259" w:lineRule="auto"/>
        <w:ind w:firstLine="0"/>
        <w:jc w:val="left"/>
        <w:rPr>
          <w:b/>
          <w:bCs/>
          <w:lang w:val="en-US"/>
        </w:rPr>
      </w:pPr>
      <w:r>
        <w:rPr>
          <w:b/>
          <w:bCs/>
          <w:lang w:val="en-US"/>
        </w:rPr>
        <w:br w:type="page"/>
      </w:r>
    </w:p>
    <w:p w14:paraId="403DE158" w14:textId="02822C22" w:rsidR="001C4651" w:rsidRPr="007C7F5E" w:rsidRDefault="001C4651" w:rsidP="00FC3A29">
      <w:pPr>
        <w:spacing w:before="120"/>
        <w:ind w:firstLine="0"/>
        <w:rPr>
          <w:b/>
          <w:bCs/>
          <w:lang w:val="en-US"/>
        </w:rPr>
      </w:pPr>
      <w:r w:rsidRPr="007C7F5E">
        <w:rPr>
          <w:b/>
          <w:bCs/>
          <w:lang w:val="en-US"/>
        </w:rPr>
        <w:lastRenderedPageBreak/>
        <w:t>Motor skill transfer</w:t>
      </w:r>
      <w:r w:rsidR="00FC3A29" w:rsidRPr="007C7F5E">
        <w:rPr>
          <w:b/>
          <w:bCs/>
          <w:lang w:val="en-US"/>
        </w:rPr>
        <w:t>:</w:t>
      </w:r>
      <w:r w:rsidRPr="007C7F5E">
        <w:rPr>
          <w:b/>
          <w:bCs/>
          <w:lang w:val="en-US"/>
        </w:rPr>
        <w:t xml:space="preserve"> Forest plot</w:t>
      </w:r>
      <w:r w:rsidR="00927DAC" w:rsidRPr="007C7F5E">
        <w:rPr>
          <w:b/>
          <w:bCs/>
          <w:lang w:val="en-US"/>
        </w:rPr>
        <w:t>.</w:t>
      </w:r>
    </w:p>
    <w:p w14:paraId="20FAB281" w14:textId="4A4F70E3" w:rsidR="001C4651" w:rsidRPr="007C7F5E" w:rsidRDefault="00FC3A29" w:rsidP="001C4651">
      <w:pPr>
        <w:spacing w:after="160"/>
        <w:ind w:firstLine="0"/>
        <w:rPr>
          <w:lang w:val="en-US"/>
        </w:rPr>
      </w:pPr>
      <w:r w:rsidRPr="007C7F5E">
        <w:rPr>
          <w:lang w:val="en-US"/>
        </w:rPr>
        <w:drawing>
          <wp:inline distT="0" distB="0" distL="0" distR="0" wp14:anchorId="12000E28" wp14:editId="09F092C1">
            <wp:extent cx="5699752" cy="1615627"/>
            <wp:effectExtent l="19050" t="19050" r="1587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3915" t="39694" r="3885" b="37898"/>
                    <a:stretch/>
                  </pic:blipFill>
                  <pic:spPr bwMode="auto">
                    <a:xfrm>
                      <a:off x="0" y="0"/>
                      <a:ext cx="5745391" cy="1628563"/>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6F69D086" w14:textId="367F6C63" w:rsidR="001C4651" w:rsidRPr="007C7F5E" w:rsidRDefault="001C4651" w:rsidP="00B44B41">
      <w:pPr>
        <w:spacing w:after="0" w:line="480" w:lineRule="auto"/>
        <w:ind w:firstLine="0"/>
        <w:rPr>
          <w:lang w:val="en-US"/>
        </w:rPr>
      </w:pPr>
      <w:r w:rsidRPr="007C7F5E">
        <w:rPr>
          <w:b/>
          <w:bCs/>
          <w:lang w:val="en-US"/>
        </w:rPr>
        <w:t>Discussion</w:t>
      </w:r>
      <w:r w:rsidRPr="007C7F5E">
        <w:rPr>
          <w:lang w:val="en-US"/>
        </w:rPr>
        <w:t xml:space="preserve">: Our results pertaining motor skill transfer following a single practice showed no difference between persons with </w:t>
      </w:r>
      <w:r w:rsidR="0070088B" w:rsidRPr="007C7F5E">
        <w:rPr>
          <w:lang w:val="en-US"/>
        </w:rPr>
        <w:t xml:space="preserve">the </w:t>
      </w:r>
      <w:r w:rsidRPr="007C7F5E">
        <w:rPr>
          <w:lang w:val="en-US"/>
        </w:rPr>
        <w:t xml:space="preserve">PD and </w:t>
      </w:r>
      <w:r w:rsidR="00460A31" w:rsidRPr="007C7F5E">
        <w:rPr>
          <w:lang w:val="en-US"/>
        </w:rPr>
        <w:t>NI</w:t>
      </w:r>
      <w:r w:rsidR="0070088B" w:rsidRPr="007C7F5E">
        <w:rPr>
          <w:lang w:val="en-US"/>
        </w:rPr>
        <w:t xml:space="preserve"> group</w:t>
      </w:r>
      <w:r w:rsidRPr="007C7F5E">
        <w:rPr>
          <w:lang w:val="en-US"/>
        </w:rPr>
        <w:t xml:space="preserve"> (SMD = -0.09; 95% CI = -0.46; 0.27; </w:t>
      </w:r>
      <w:r w:rsidRPr="007C7F5E">
        <w:rPr>
          <w:i/>
          <w:iCs/>
          <w:lang w:val="en-US"/>
        </w:rPr>
        <w:t>p</w:t>
      </w:r>
      <w:r w:rsidRPr="007C7F5E">
        <w:rPr>
          <w:lang w:val="en-US"/>
        </w:rPr>
        <w:t xml:space="preserve"> = 0.6117; N = 8; I</w:t>
      </w:r>
      <w:r w:rsidRPr="007C7F5E">
        <w:rPr>
          <w:vertAlign w:val="superscript"/>
          <w:lang w:val="en-US"/>
        </w:rPr>
        <w:t>2</w:t>
      </w:r>
      <w:r w:rsidRPr="007C7F5E">
        <w:rPr>
          <w:lang w:val="en-US"/>
        </w:rPr>
        <w:t xml:space="preserve"> = 34.0%). </w:t>
      </w:r>
      <w:r w:rsidR="00D32E87" w:rsidRPr="007C7F5E">
        <w:rPr>
          <w:lang w:val="en-US"/>
        </w:rPr>
        <w:t>These</w:t>
      </w:r>
      <w:r w:rsidRPr="007C7F5E">
        <w:rPr>
          <w:lang w:val="en-US"/>
        </w:rPr>
        <w:t xml:space="preserve"> findings are relevant given that </w:t>
      </w:r>
      <w:r w:rsidR="00D32E87" w:rsidRPr="007C7F5E">
        <w:rPr>
          <w:lang w:val="en-US"/>
        </w:rPr>
        <w:t>successful</w:t>
      </w:r>
      <w:r w:rsidRPr="007C7F5E">
        <w:rPr>
          <w:lang w:val="en-US"/>
        </w:rPr>
        <w:t xml:space="preserve"> motor skill transfer would enable persons with PD to generalize and implement their motor skills in different contexts and tasks of daily living. </w:t>
      </w:r>
      <w:r w:rsidR="004B06EE" w:rsidRPr="007C7F5E">
        <w:rPr>
          <w:lang w:val="en-US"/>
        </w:rPr>
        <w:t>However</w:t>
      </w:r>
      <w:r w:rsidRPr="007C7F5E">
        <w:rPr>
          <w:lang w:val="en-US"/>
        </w:rPr>
        <w:t xml:space="preserve">, our results should be considered preliminary and interpreted with </w:t>
      </w:r>
      <w:r w:rsidR="00FB0D16" w:rsidRPr="007C7F5E">
        <w:rPr>
          <w:lang w:val="en-US"/>
        </w:rPr>
        <w:t>caution</w:t>
      </w:r>
      <w:r w:rsidRPr="007C7F5E">
        <w:rPr>
          <w:lang w:val="en-US"/>
        </w:rPr>
        <w:t xml:space="preserve"> for several reasons. First, only a limited number of effect sizes were available for the analysis (N = 8). Second, a few studies included in our review</w:t>
      </w:r>
      <w:r w:rsidR="0078095A" w:rsidRPr="007C7F5E">
        <w:rPr>
          <w:lang w:val="en-US"/>
        </w:rPr>
        <w:t xml:space="preserve"> that</w:t>
      </w:r>
      <w:r w:rsidRPr="007C7F5E">
        <w:rPr>
          <w:lang w:val="en-US"/>
        </w:rPr>
        <w:t xml:space="preserve"> observed motor skill transfer deficits in persons with PD</w:t>
      </w:r>
      <w:r w:rsidR="003315E4">
        <w:rPr>
          <w:lang w:val="en-US"/>
        </w:rPr>
        <w:t xml:space="preserve"> </w:t>
      </w:r>
      <w:r w:rsidRPr="007C7F5E">
        <w:rPr>
          <w:lang w:val="en-US"/>
        </w:rPr>
        <w:fldChar w:fldCharType="begin">
          <w:fldData xml:space="preserve">PEVuZE5vdGU+PENpdGU+PEF1dGhvcj5MZWU8L0F1dGhvcj48WWVhcj4yMDE2PC9ZZWFyPjxSZWNO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</w:fldData>
        </w:fldChar>
      </w:r>
      <w:r w:rsidR="006719FC" w:rsidRPr="007C7F5E">
        <w:rPr>
          <w:lang w:val="en-US"/>
        </w:rPr>
        <w:instrText xml:space="preserve"> ADDIN EN.CITE </w:instrText>
      </w:r>
      <w:r w:rsidR="006719FC" w:rsidRPr="007C7F5E">
        <w:rPr>
          <w:lang w:val="en-US"/>
        </w:rPr>
        <w:fldChar w:fldCharType="begin">
          <w:fldData xml:space="preserve">PEVuZE5vdGU+PENpdGU+PEF1dGhvcj5MZWU8L0F1dGhvcj48WWVhcj4yMDE2PC9ZZWFyPjxSZWNO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</w:fldData>
        </w:fldChar>
      </w:r>
      <w:r w:rsidR="006719FC" w:rsidRPr="007C7F5E">
        <w:rPr>
          <w:lang w:val="en-US"/>
        </w:rPr>
        <w:instrText xml:space="preserve"> ADDIN EN.CITE.DATA </w:instrText>
      </w:r>
      <w:r w:rsidR="006719FC" w:rsidRPr="007C7F5E">
        <w:rPr>
          <w:lang w:val="en-US"/>
        </w:rPr>
      </w:r>
      <w:r w:rsidR="006719FC" w:rsidRPr="007C7F5E">
        <w:rPr>
          <w:lang w:val="en-US"/>
        </w:rPr>
        <w:fldChar w:fldCharType="end"/>
      </w:r>
      <w:r w:rsidRPr="007C7F5E">
        <w:rPr>
          <w:lang w:val="en-US"/>
        </w:rPr>
      </w:r>
      <w:r w:rsidRPr="007C7F5E">
        <w:rPr>
          <w:lang w:val="en-US"/>
        </w:rPr>
        <w:fldChar w:fldCharType="separate"/>
      </w:r>
      <w:r w:rsidR="004E340E" w:rsidRPr="007C7F5E">
        <w:rPr>
          <w:lang w:val="en-US"/>
        </w:rPr>
        <w:t>[4, 12-14]</w:t>
      </w:r>
      <w:r w:rsidRPr="007C7F5E">
        <w:rPr>
          <w:lang w:val="en-US"/>
        </w:rPr>
        <w:fldChar w:fldCharType="end"/>
      </w:r>
      <w:r w:rsidRPr="007C7F5E">
        <w:rPr>
          <w:lang w:val="en-US"/>
        </w:rPr>
        <w:t xml:space="preserve"> could not be </w:t>
      </w:r>
      <w:r w:rsidR="0070088B" w:rsidRPr="007C7F5E">
        <w:rPr>
          <w:lang w:val="en-US"/>
        </w:rPr>
        <w:t>used</w:t>
      </w:r>
      <w:r w:rsidRPr="007C7F5E">
        <w:rPr>
          <w:lang w:val="en-US"/>
        </w:rPr>
        <w:t xml:space="preserve"> in our analysis </w:t>
      </w:r>
      <w:r w:rsidR="00F50207" w:rsidRPr="007C7F5E">
        <w:rPr>
          <w:lang w:val="en-US"/>
        </w:rPr>
        <w:t>since it was not possible to obtain the data</w:t>
      </w:r>
      <w:r w:rsidRPr="007C7F5E">
        <w:rPr>
          <w:lang w:val="en-US"/>
        </w:rPr>
        <w:t>. For example, Isaias et al.</w:t>
      </w:r>
      <w:r w:rsidR="003315E4">
        <w:rPr>
          <w:lang w:val="en-US"/>
        </w:rPr>
        <w:t xml:space="preserve"> </w:t>
      </w:r>
      <w:r w:rsidRPr="007C7F5E">
        <w:rPr>
          <w:lang w:val="en-US"/>
        </w:rPr>
        <w:fldChar w:fldCharType="begin"/>
      </w:r>
      <w:r w:rsidR="006719FC" w:rsidRPr="007C7F5E">
        <w:rPr>
          <w:lang w:val="en-US"/>
        </w:rPr>
        <w:instrText xml:space="preserve"> ADDIN EN.CITE &lt;EndNote&gt;&lt;Cite&gt;&lt;Author&gt;Isaias&lt;/Author&gt;&lt;Year&gt;2011&lt;/Year&gt;&lt;RecNum&gt;13937&lt;/RecNum&gt;&lt;DisplayText&gt;[14]&lt;/DisplayText&gt;&lt;record&gt;&lt;rec-number&gt;13937&lt;/rec-number&gt;&lt;foreign-keys&gt;&lt;key app="EN" db-id="d0ww2pdf82ve21etr94vew5c5202a9t0rzf9" timestamp="1638644154"&gt;13937&lt;/key&gt;&lt;/foreign-keys&gt;&lt;ref-type name="Journal Article"&gt;17&lt;/ref-type&gt;&lt;contributors&gt;&lt;authors&gt;&lt;author&gt;Isaias, I. U.&lt;/author&gt;&lt;author&gt;Moisello, C.&lt;/author&gt;&lt;author&gt;Marotta, G.&lt;/author&gt;&lt;author&gt;Schiavella, M.&lt;/author&gt;&lt;author&gt;Canesi, M.&lt;/author&gt;&lt;author&gt;Perfetti, B.&lt;/author&gt;&lt;author&gt;Cavallari, P.&lt;/author&gt;&lt;author&gt;Pezzoli, G.&lt;/author&gt;&lt;author&gt;Ghilardi, M. F.&lt;/author&gt;&lt;/authors&gt;&lt;/contributors&gt;&lt;titles&gt;&lt;title&gt;Dopaminergic Striatal Innervation Predicts Interlimb Transfer of a Visuomotor Skill&lt;/title&gt;&lt;secondary-title&gt;J Neurosci&lt;/secondary-title&gt;&lt;/titles&gt;&lt;periodical&gt;&lt;full-title&gt;J Neurosci&lt;/full-title&gt;&lt;/periodical&gt;&lt;pages&gt;14458-14462&lt;/pages&gt;&lt;volume&gt;31&lt;/volume&gt;&lt;number&gt;41&lt;/number&gt;&lt;dates&gt;&lt;year&gt;2011&lt;/year&gt;&lt;pub-dates&gt;&lt;date&gt;Oct&lt;/date&gt;&lt;/pub-dates&gt;&lt;/dates&gt;&lt;isbn&gt;0270-6474&lt;/isbn&gt;&lt;accession-num&gt;WOS:000296019600003&lt;/accession-num&gt;&lt;urls&gt;&lt;related-urls&gt;&lt;url&gt;&lt;style face="underline" font="default" size="100%"&gt;&amp;lt;Go to ISI&amp;gt;://WOS:000296019600003&lt;/style&gt;&lt;/url&gt;&lt;/related-urls&gt;&lt;/urls&gt;&lt;electronic-resource-num&gt;10.1523/jneurosci.3583-11.2011&lt;/electronic-resource-num&gt;&lt;/record&gt;&lt;/Cite&gt;&lt;/EndNote&gt;</w:instrText>
      </w:r>
      <w:r w:rsidRPr="007C7F5E">
        <w:rPr>
          <w:lang w:val="en-US"/>
        </w:rPr>
        <w:fldChar w:fldCharType="separate"/>
      </w:r>
      <w:r w:rsidR="004E340E" w:rsidRPr="007C7F5E">
        <w:rPr>
          <w:lang w:val="en-US"/>
        </w:rPr>
        <w:t>[14]</w:t>
      </w:r>
      <w:r w:rsidRPr="007C7F5E">
        <w:rPr>
          <w:lang w:val="en-US"/>
        </w:rPr>
        <w:fldChar w:fldCharType="end"/>
      </w:r>
      <w:r w:rsidRPr="007C7F5E">
        <w:rPr>
          <w:lang w:val="en-US"/>
        </w:rPr>
        <w:t xml:space="preserve"> using a </w:t>
      </w:r>
      <w:r w:rsidR="00F50207" w:rsidRPr="007C7F5E">
        <w:rPr>
          <w:lang w:val="en-US"/>
        </w:rPr>
        <w:t xml:space="preserve">VAT, </w:t>
      </w:r>
      <w:r w:rsidRPr="007C7F5E">
        <w:rPr>
          <w:lang w:val="en-US"/>
        </w:rPr>
        <w:t xml:space="preserve">found deficits in motor skill transfer in persons with PD relative to </w:t>
      </w:r>
      <w:r w:rsidR="0078095A" w:rsidRPr="007C7F5E">
        <w:rPr>
          <w:lang w:val="en-US"/>
        </w:rPr>
        <w:t>NI individuals</w:t>
      </w:r>
      <w:r w:rsidRPr="007C7F5E">
        <w:rPr>
          <w:lang w:val="en-US"/>
        </w:rPr>
        <w:t xml:space="preserve">. Similarly, </w:t>
      </w:r>
      <w:proofErr w:type="spellStart"/>
      <w:r w:rsidRPr="007C7F5E">
        <w:rPr>
          <w:lang w:val="en-US"/>
        </w:rPr>
        <w:t>Onla</w:t>
      </w:r>
      <w:proofErr w:type="spellEnd"/>
      <w:r w:rsidRPr="007C7F5E">
        <w:rPr>
          <w:lang w:val="en-US"/>
        </w:rPr>
        <w:t>-Or et al.</w:t>
      </w:r>
      <w:r w:rsidR="003315E4">
        <w:rPr>
          <w:lang w:val="en-US"/>
        </w:rPr>
        <w:t xml:space="preserve"> </w:t>
      </w:r>
      <w:r w:rsidRPr="007C7F5E">
        <w:rPr>
          <w:lang w:val="en-US"/>
        </w:rPr>
        <w:fldChar w:fldCharType="begin"/>
      </w:r>
      <w:r w:rsidR="004E340E" w:rsidRPr="007C7F5E">
        <w:rPr>
          <w:lang w:val="en-US"/>
        </w:rPr>
        <w:instrText xml:space="preserve"> ADDIN EN.CITE &lt;EndNote&gt;&lt;Cite&gt;&lt;Author&gt;Onla-Or&lt;/Author&gt;&lt;Year&gt;2008&lt;/Year&gt;&lt;RecNum&gt;13964&lt;/RecNum&gt;&lt;DisplayText&gt;[13]&lt;/DisplayText&gt;&lt;record&gt;&lt;rec-number&gt;13964&lt;/rec-number&gt;&lt;foreign-keys&gt;&lt;key app="EN" db-id="d0ww2pdf82ve21etr94vew5c5202a9t0rzf9" timestamp="1638644229"&gt;13964&lt;/key&gt;&lt;/foreign-keys&gt;&lt;ref-type name="Journal Article"&gt;17&lt;/ref-type&gt;&lt;contributors&gt;&lt;authors&gt;&lt;author&gt;Onla-Or, Somporn&lt;/author&gt;&lt;author&gt;Winstein, Carolee J. &lt;/author&gt;&lt;/authors&gt;&lt;/contributors&gt;&lt;titles&gt;&lt;title&gt;Determining the Optimal Challenge Point for Motor Skill Learning in Adults With Moderately Severe Parkinson’s Disease&lt;/title&gt;&lt;secondary-title&gt;Neurorehabil Neural Repair&lt;/secondary-title&gt;&lt;/titles&gt;&lt;periodical&gt;&lt;full-title&gt;Neurorehabil Neural Repair&lt;/full-title&gt;&lt;/periodical&gt;&lt;pages&gt;385-395&lt;/pages&gt;&lt;volume&gt;22&lt;/volume&gt;&lt;number&gt;4&lt;/number&gt;&lt;keywords&gt;&lt;keyword&gt;*Parkinson&amp;apos;s Disease&lt;/keyword&gt;&lt;keyword&gt;*Perceptual Motor Learning&lt;/keyword&gt;&lt;/keywords&gt;&lt;dates&gt;&lt;year&gt;2008&lt;/year&gt;&lt;/dates&gt;&lt;urls&gt;&lt;/urls&gt;&lt;electronic-resource-num&gt;DOI: 10.1177/1545968307313508&lt;/electronic-resource-num&gt;&lt;/record&gt;&lt;/Cite&gt;&lt;/EndNote&gt;</w:instrText>
      </w:r>
      <w:r w:rsidRPr="007C7F5E">
        <w:rPr>
          <w:lang w:val="en-US"/>
        </w:rPr>
        <w:fldChar w:fldCharType="separate"/>
      </w:r>
      <w:r w:rsidR="004E340E" w:rsidRPr="007C7F5E">
        <w:rPr>
          <w:lang w:val="en-US"/>
        </w:rPr>
        <w:t>[13]</w:t>
      </w:r>
      <w:r w:rsidRPr="007C7F5E">
        <w:rPr>
          <w:lang w:val="en-US"/>
        </w:rPr>
        <w:fldChar w:fldCharType="end"/>
      </w:r>
      <w:r w:rsidRPr="007C7F5E">
        <w:rPr>
          <w:lang w:val="en-US"/>
        </w:rPr>
        <w:t xml:space="preserve"> observed that persons with PD have greater contextual interference than </w:t>
      </w:r>
      <w:r w:rsidR="0078095A" w:rsidRPr="007C7F5E">
        <w:rPr>
          <w:lang w:val="en-US"/>
        </w:rPr>
        <w:t>NI individuals</w:t>
      </w:r>
      <w:r w:rsidRPr="007C7F5E">
        <w:rPr>
          <w:lang w:val="en-US"/>
        </w:rPr>
        <w:t xml:space="preserve"> in a </w:t>
      </w:r>
      <w:r w:rsidR="00F50207" w:rsidRPr="007C7F5E">
        <w:rPr>
          <w:lang w:val="en-US"/>
        </w:rPr>
        <w:t>SMT</w:t>
      </w:r>
      <w:r w:rsidRPr="007C7F5E">
        <w:rPr>
          <w:lang w:val="en-US"/>
        </w:rPr>
        <w:t>. Third, it is also plausible that our results were influenced by other factors such as the</w:t>
      </w:r>
      <w:r w:rsidR="00BE6804" w:rsidRPr="007C7F5E">
        <w:rPr>
          <w:lang w:val="en-US"/>
        </w:rPr>
        <w:t xml:space="preserve"> type of </w:t>
      </w:r>
      <w:r w:rsidRPr="007C7F5E">
        <w:rPr>
          <w:lang w:val="en-US"/>
        </w:rPr>
        <w:t>task</w:t>
      </w:r>
      <w:r w:rsidR="00B843CA" w:rsidRPr="007C7F5E">
        <w:rPr>
          <w:lang w:val="en-US"/>
        </w:rPr>
        <w:t xml:space="preserve"> implemented and the type of</w:t>
      </w:r>
      <w:r w:rsidRPr="007C7F5E">
        <w:rPr>
          <w:lang w:val="en-US"/>
        </w:rPr>
        <w:t xml:space="preserve"> feedback</w:t>
      </w:r>
      <w:r w:rsidR="00B843CA" w:rsidRPr="007C7F5E">
        <w:rPr>
          <w:lang w:val="en-US"/>
        </w:rPr>
        <w:t xml:space="preserve"> provided. </w:t>
      </w:r>
      <w:r w:rsidRPr="007C7F5E">
        <w:rPr>
          <w:lang w:val="en-US"/>
        </w:rPr>
        <w:t xml:space="preserve">In addition to these considerations, previous </w:t>
      </w:r>
      <w:r w:rsidR="00B843CA" w:rsidRPr="007C7F5E">
        <w:rPr>
          <w:lang w:val="en-US"/>
        </w:rPr>
        <w:t>studies</w:t>
      </w:r>
      <w:r w:rsidRPr="007C7F5E">
        <w:rPr>
          <w:lang w:val="en-US"/>
        </w:rPr>
        <w:t xml:space="preserve"> have consistently observed that persons with PD have important deficits in performing acquired motor skills in new contexts and</w:t>
      </w:r>
      <w:r w:rsidR="00BE6804" w:rsidRPr="007C7F5E">
        <w:rPr>
          <w:lang w:val="en-US"/>
        </w:rPr>
        <w:t xml:space="preserve"> </w:t>
      </w:r>
      <w:r w:rsidRPr="007C7F5E">
        <w:rPr>
          <w:lang w:val="en-US"/>
        </w:rPr>
        <w:t>task-switching</w:t>
      </w:r>
      <w:bookmarkStart w:id="0" w:name="_Hlk107993506"/>
      <w:r w:rsidR="003315E4">
        <w:rPr>
          <w:lang w:val="en-US"/>
        </w:rPr>
        <w:t xml:space="preserve"> </w:t>
      </w:r>
      <w:r w:rsidRPr="007C7F5E">
        <w:rPr>
          <w:lang w:val="en-US"/>
        </w:rPr>
        <w:fldChar w:fldCharType="begin">
          <w:fldData xml:space="preserve">PEVuZE5vdGU+PENpdGU+PEF1dGhvcj5OaWV1d2JvZXI8L0F1dGhvcj48WWVhcj4yMDA5PC9ZZWFy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</w:fldData>
        </w:fldChar>
      </w:r>
      <w:r w:rsidR="004E340E" w:rsidRPr="007C7F5E">
        <w:rPr>
          <w:lang w:val="en-US"/>
        </w:rPr>
        <w:instrText xml:space="preserve"> ADDIN EN.CITE </w:instrText>
      </w:r>
      <w:r w:rsidR="004E340E" w:rsidRPr="007C7F5E">
        <w:rPr>
          <w:lang w:val="en-US"/>
        </w:rPr>
        <w:fldChar w:fldCharType="begin">
          <w:fldData xml:space="preserve">PEVuZE5vdGU+PENpdGU+PEF1dGhvcj5OaWV1d2JvZXI8L0F1dGhvcj48WWVhcj4yMDA5PC9ZZWFy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</w:fldData>
        </w:fldChar>
      </w:r>
      <w:r w:rsidR="004E340E" w:rsidRPr="007C7F5E">
        <w:rPr>
          <w:lang w:val="en-US"/>
        </w:rPr>
        <w:instrText xml:space="preserve"> ADDIN EN.CITE.DATA </w:instrText>
      </w:r>
      <w:r w:rsidR="004E340E" w:rsidRPr="007C7F5E">
        <w:rPr>
          <w:lang w:val="en-US"/>
        </w:rPr>
      </w:r>
      <w:r w:rsidR="004E340E" w:rsidRPr="007C7F5E">
        <w:rPr>
          <w:lang w:val="en-US"/>
        </w:rPr>
        <w:fldChar w:fldCharType="end"/>
      </w:r>
      <w:r w:rsidRPr="007C7F5E">
        <w:rPr>
          <w:lang w:val="en-US"/>
        </w:rPr>
      </w:r>
      <w:r w:rsidRPr="007C7F5E">
        <w:rPr>
          <w:lang w:val="en-US"/>
        </w:rPr>
        <w:fldChar w:fldCharType="separate"/>
      </w:r>
      <w:r w:rsidR="004E340E" w:rsidRPr="007C7F5E">
        <w:rPr>
          <w:lang w:val="en-US"/>
        </w:rPr>
        <w:t>[15-17]</w:t>
      </w:r>
      <w:r w:rsidRPr="007C7F5E">
        <w:rPr>
          <w:lang w:val="en-US"/>
        </w:rPr>
        <w:fldChar w:fldCharType="end"/>
      </w:r>
      <w:bookmarkEnd w:id="0"/>
      <w:r w:rsidRPr="007C7F5E">
        <w:rPr>
          <w:lang w:val="en-US"/>
        </w:rPr>
        <w:t xml:space="preserve">. </w:t>
      </w:r>
      <w:r w:rsidR="00101DE8" w:rsidRPr="007C7F5E">
        <w:rPr>
          <w:lang w:val="en-US"/>
        </w:rPr>
        <w:t>Since motor skill transfer and generalization are important in PD, f</w:t>
      </w:r>
      <w:r w:rsidRPr="007C7F5E">
        <w:rPr>
          <w:lang w:val="en-US"/>
        </w:rPr>
        <w:t>urther research is needed to confirm and expand our preliminary results.</w:t>
      </w:r>
    </w:p>
    <w:p w14:paraId="2CF815EA" w14:textId="758A8B6B" w:rsidR="00986BFD" w:rsidRPr="007C7F5E" w:rsidRDefault="00986BFD" w:rsidP="001D5DE7">
      <w:pPr>
        <w:spacing w:before="120" w:line="480" w:lineRule="auto"/>
        <w:rPr>
          <w:lang w:val="en-US"/>
        </w:rPr>
        <w:sectPr w:rsidR="00986BFD" w:rsidRPr="007C7F5E" w:rsidSect="00E2277D">
          <w:pgSz w:w="11906" w:h="16838" w:code="9"/>
          <w:pgMar w:top="992" w:right="1440" w:bottom="851" w:left="1440" w:header="709" w:footer="709" w:gutter="0"/>
          <w:cols w:space="708"/>
          <w:docGrid w:linePitch="360"/>
        </w:sectPr>
      </w:pPr>
    </w:p>
    <w:p w14:paraId="4DE1C0DF" w14:textId="605BBDD3" w:rsidR="006719FC" w:rsidRPr="003315E4" w:rsidRDefault="004E340E" w:rsidP="003315E4">
      <w:pPr>
        <w:pStyle w:val="EndNoteBibliographyTitle"/>
        <w:spacing w:line="360" w:lineRule="auto"/>
        <w:ind w:firstLine="0"/>
        <w:jc w:val="both"/>
        <w:rPr>
          <w:b/>
          <w:bCs/>
        </w:rPr>
      </w:pPr>
      <w:r w:rsidRPr="007C7F5E">
        <w:lastRenderedPageBreak/>
        <w:fldChar w:fldCharType="begin"/>
      </w:r>
      <w:r w:rsidRPr="007C7F5E">
        <w:instrText xml:space="preserve"> ADDIN EN.REFLIST </w:instrText>
      </w:r>
      <w:r w:rsidRPr="007C7F5E">
        <w:fldChar w:fldCharType="separate"/>
      </w:r>
      <w:r w:rsidR="003315E4" w:rsidRPr="003315E4">
        <w:rPr>
          <w:b/>
          <w:bCs/>
        </w:rPr>
        <w:t>REFERENCES</w:t>
      </w:r>
    </w:p>
    <w:p w14:paraId="0CAE664B" w14:textId="77777777" w:rsidR="006719FC" w:rsidRPr="007C7F5E" w:rsidRDefault="006719FC" w:rsidP="003315E4">
      <w:pPr>
        <w:pStyle w:val="EndNoteBibliography"/>
        <w:spacing w:after="0" w:line="360" w:lineRule="auto"/>
        <w:ind w:left="720" w:hanging="720"/>
      </w:pPr>
      <w:r w:rsidRPr="007C7F5E">
        <w:t>[1]</w:t>
      </w:r>
      <w:r w:rsidRPr="007C7F5E">
        <w:tab/>
        <w:t xml:space="preserve">Schmidt RA, Lee TD, </w:t>
      </w:r>
      <w:proofErr w:type="spellStart"/>
      <w:r w:rsidRPr="007C7F5E">
        <w:t>Winstein</w:t>
      </w:r>
      <w:proofErr w:type="spellEnd"/>
      <w:r w:rsidRPr="007C7F5E">
        <w:t xml:space="preserve"> C, Wulf G, </w:t>
      </w:r>
      <w:proofErr w:type="spellStart"/>
      <w:r w:rsidRPr="007C7F5E">
        <w:t>Zelaznik</w:t>
      </w:r>
      <w:proofErr w:type="spellEnd"/>
      <w:r w:rsidRPr="007C7F5E">
        <w:t xml:space="preserve"> HN (2018) </w:t>
      </w:r>
      <w:r w:rsidRPr="007C7F5E">
        <w:rPr>
          <w:i/>
        </w:rPr>
        <w:t>Motor control and learning: A behavioral emphasis</w:t>
      </w:r>
      <w:r w:rsidRPr="007C7F5E">
        <w:t>, Human Kinetics.</w:t>
      </w:r>
    </w:p>
    <w:p w14:paraId="53C4ADB4" w14:textId="77777777" w:rsidR="006719FC" w:rsidRPr="007C7F5E" w:rsidRDefault="006719FC" w:rsidP="003315E4">
      <w:pPr>
        <w:pStyle w:val="EndNoteBibliography"/>
        <w:spacing w:after="0" w:line="360" w:lineRule="auto"/>
        <w:ind w:left="720" w:hanging="720"/>
      </w:pPr>
      <w:r w:rsidRPr="007C7F5E">
        <w:t>[2]</w:t>
      </w:r>
      <w:r w:rsidRPr="007C7F5E">
        <w:tab/>
      </w:r>
      <w:proofErr w:type="spellStart"/>
      <w:r w:rsidRPr="007C7F5E">
        <w:t>Dudai</w:t>
      </w:r>
      <w:proofErr w:type="spellEnd"/>
      <w:r w:rsidRPr="007C7F5E">
        <w:t xml:space="preserve"> Y (2004) The neurobiology of consolidations, or, how stable is the engram? </w:t>
      </w:r>
      <w:proofErr w:type="spellStart"/>
      <w:r w:rsidRPr="007C7F5E">
        <w:rPr>
          <w:i/>
        </w:rPr>
        <w:t>Annu</w:t>
      </w:r>
      <w:proofErr w:type="spellEnd"/>
      <w:r w:rsidRPr="007C7F5E">
        <w:rPr>
          <w:i/>
        </w:rPr>
        <w:t xml:space="preserve"> Rev Psychol</w:t>
      </w:r>
      <w:r w:rsidRPr="007C7F5E">
        <w:t xml:space="preserve"> </w:t>
      </w:r>
      <w:r w:rsidRPr="007C7F5E">
        <w:rPr>
          <w:b/>
        </w:rPr>
        <w:t>55</w:t>
      </w:r>
      <w:r w:rsidRPr="007C7F5E">
        <w:t>, 51-86.</w:t>
      </w:r>
    </w:p>
    <w:p w14:paraId="5B9B8719" w14:textId="77777777" w:rsidR="006719FC" w:rsidRPr="007C7F5E" w:rsidRDefault="006719FC" w:rsidP="003315E4">
      <w:pPr>
        <w:pStyle w:val="EndNoteBibliography"/>
        <w:spacing w:after="0" w:line="360" w:lineRule="auto"/>
        <w:ind w:left="720" w:hanging="720"/>
      </w:pPr>
      <w:r w:rsidRPr="007C7F5E">
        <w:t>[3]</w:t>
      </w:r>
      <w:r w:rsidRPr="007C7F5E">
        <w:tab/>
      </w:r>
      <w:proofErr w:type="spellStart"/>
      <w:r w:rsidRPr="007C7F5E">
        <w:t>Tronson</w:t>
      </w:r>
      <w:proofErr w:type="spellEnd"/>
      <w:r w:rsidRPr="007C7F5E">
        <w:t xml:space="preserve"> NC, Taylor JR (2007) Molecular mechanisms of memory reconsolidation. </w:t>
      </w:r>
      <w:r w:rsidRPr="007C7F5E">
        <w:rPr>
          <w:i/>
        </w:rPr>
        <w:t xml:space="preserve">Nat Rev </w:t>
      </w:r>
      <w:proofErr w:type="spellStart"/>
      <w:r w:rsidRPr="007C7F5E">
        <w:rPr>
          <w:i/>
        </w:rPr>
        <w:t>Neurosci</w:t>
      </w:r>
      <w:proofErr w:type="spellEnd"/>
      <w:r w:rsidRPr="007C7F5E">
        <w:t xml:space="preserve"> </w:t>
      </w:r>
      <w:r w:rsidRPr="007C7F5E">
        <w:rPr>
          <w:b/>
        </w:rPr>
        <w:t>8</w:t>
      </w:r>
      <w:r w:rsidRPr="007C7F5E">
        <w:t>, 262-275.</w:t>
      </w:r>
    </w:p>
    <w:p w14:paraId="385C4EB5" w14:textId="7BE87F8F" w:rsidR="006719FC" w:rsidRPr="007C7F5E" w:rsidRDefault="006719FC" w:rsidP="003315E4">
      <w:pPr>
        <w:pStyle w:val="EndNoteBibliography"/>
        <w:spacing w:after="0" w:line="360" w:lineRule="auto"/>
        <w:ind w:left="720" w:hanging="720"/>
      </w:pPr>
      <w:r w:rsidRPr="007C7F5E">
        <w:t>[4]</w:t>
      </w:r>
      <w:r w:rsidRPr="007C7F5E">
        <w:tab/>
        <w:t xml:space="preserve">Marinelli L, </w:t>
      </w:r>
      <w:proofErr w:type="spellStart"/>
      <w:r w:rsidRPr="007C7F5E">
        <w:t>Trompetto</w:t>
      </w:r>
      <w:proofErr w:type="spellEnd"/>
      <w:r w:rsidRPr="007C7F5E">
        <w:t xml:space="preserve"> C, </w:t>
      </w:r>
      <w:proofErr w:type="spellStart"/>
      <w:r w:rsidRPr="007C7F5E">
        <w:t>Canneva</w:t>
      </w:r>
      <w:proofErr w:type="spellEnd"/>
      <w:r w:rsidRPr="007C7F5E">
        <w:t xml:space="preserve"> S, Mori L, Nobili F, </w:t>
      </w:r>
      <w:proofErr w:type="spellStart"/>
      <w:r w:rsidRPr="007C7F5E">
        <w:t>Fattapposta</w:t>
      </w:r>
      <w:proofErr w:type="spellEnd"/>
      <w:r w:rsidRPr="007C7F5E">
        <w:t xml:space="preserve"> F, </w:t>
      </w:r>
      <w:proofErr w:type="spellStart"/>
      <w:r w:rsidRPr="007C7F5E">
        <w:t>Currà</w:t>
      </w:r>
      <w:proofErr w:type="spellEnd"/>
      <w:r w:rsidRPr="007C7F5E">
        <w:t xml:space="preserve"> A, </w:t>
      </w:r>
      <w:proofErr w:type="spellStart"/>
      <w:r w:rsidRPr="007C7F5E">
        <w:t>Abbruzzese</w:t>
      </w:r>
      <w:proofErr w:type="spellEnd"/>
      <w:r w:rsidRPr="007C7F5E">
        <w:t xml:space="preserve"> G, </w:t>
      </w:r>
      <w:proofErr w:type="spellStart"/>
      <w:r w:rsidRPr="007C7F5E">
        <w:t>Ghilardi</w:t>
      </w:r>
      <w:proofErr w:type="spellEnd"/>
      <w:r w:rsidRPr="007C7F5E">
        <w:t xml:space="preserve"> MF (2017) Learning “</w:t>
      </w:r>
      <w:r w:rsidR="003315E4" w:rsidRPr="007C7F5E">
        <w:t>how to learn”: super declarative motor learning is impaired i</w:t>
      </w:r>
      <w:r w:rsidRPr="007C7F5E">
        <w:t xml:space="preserve">n Parkinson’s </w:t>
      </w:r>
      <w:r w:rsidR="003315E4">
        <w:t>d</w:t>
      </w:r>
      <w:r w:rsidRPr="007C7F5E">
        <w:t xml:space="preserve">isease. </w:t>
      </w:r>
      <w:r w:rsidRPr="007C7F5E">
        <w:rPr>
          <w:i/>
        </w:rPr>
        <w:t xml:space="preserve">Neural </w:t>
      </w:r>
      <w:proofErr w:type="spellStart"/>
      <w:r w:rsidRPr="007C7F5E">
        <w:rPr>
          <w:i/>
        </w:rPr>
        <w:t>Plast</w:t>
      </w:r>
      <w:proofErr w:type="spellEnd"/>
      <w:r w:rsidRPr="007C7F5E">
        <w:t xml:space="preserve"> </w:t>
      </w:r>
      <w:r w:rsidRPr="007C7F5E">
        <w:rPr>
          <w:b/>
        </w:rPr>
        <w:t>2017</w:t>
      </w:r>
      <w:r w:rsidRPr="007C7F5E">
        <w:t>, 3162087.</w:t>
      </w:r>
    </w:p>
    <w:p w14:paraId="21C0D4B3" w14:textId="77777777" w:rsidR="006719FC" w:rsidRPr="007C7F5E" w:rsidRDefault="006719FC" w:rsidP="003315E4">
      <w:pPr>
        <w:pStyle w:val="EndNoteBibliography"/>
        <w:spacing w:after="0" w:line="360" w:lineRule="auto"/>
        <w:ind w:left="720" w:hanging="720"/>
      </w:pPr>
      <w:r w:rsidRPr="007C7F5E">
        <w:t>[5]</w:t>
      </w:r>
      <w:r w:rsidRPr="007C7F5E">
        <w:tab/>
        <w:t xml:space="preserve">Mochizuki-Kawai H, Mochizuki S, Kawamura M (2010) A flexible sequential learning deficit in patients with Parkinson's disease: a 2 x 8 button-press task. </w:t>
      </w:r>
      <w:r w:rsidRPr="007C7F5E">
        <w:rPr>
          <w:i/>
        </w:rPr>
        <w:t>Exp Brain Res</w:t>
      </w:r>
      <w:r w:rsidRPr="007C7F5E">
        <w:t xml:space="preserve"> </w:t>
      </w:r>
      <w:r w:rsidRPr="007C7F5E">
        <w:rPr>
          <w:b/>
        </w:rPr>
        <w:t>202</w:t>
      </w:r>
      <w:r w:rsidRPr="007C7F5E">
        <w:t>, 147-153.</w:t>
      </w:r>
    </w:p>
    <w:p w14:paraId="63271C0C" w14:textId="35D9BAE3" w:rsidR="006719FC" w:rsidRPr="007C7F5E" w:rsidRDefault="006719FC" w:rsidP="003315E4">
      <w:pPr>
        <w:pStyle w:val="EndNoteBibliography"/>
        <w:spacing w:after="0" w:line="360" w:lineRule="auto"/>
        <w:ind w:left="720" w:hanging="720"/>
      </w:pPr>
      <w:r w:rsidRPr="007C7F5E">
        <w:t>[6]</w:t>
      </w:r>
      <w:r w:rsidRPr="007C7F5E">
        <w:tab/>
      </w:r>
      <w:proofErr w:type="spellStart"/>
      <w:r w:rsidRPr="007C7F5E">
        <w:t>Nackaerts</w:t>
      </w:r>
      <w:proofErr w:type="spellEnd"/>
      <w:r w:rsidRPr="007C7F5E">
        <w:t xml:space="preserve"> E, </w:t>
      </w:r>
      <w:proofErr w:type="spellStart"/>
      <w:r w:rsidRPr="007C7F5E">
        <w:t>Ginis</w:t>
      </w:r>
      <w:proofErr w:type="spellEnd"/>
      <w:r w:rsidRPr="007C7F5E">
        <w:t xml:space="preserve"> P, </w:t>
      </w:r>
      <w:proofErr w:type="spellStart"/>
      <w:r w:rsidRPr="007C7F5E">
        <w:t>Heremans</w:t>
      </w:r>
      <w:proofErr w:type="spellEnd"/>
      <w:r w:rsidRPr="007C7F5E">
        <w:t xml:space="preserve"> E, </w:t>
      </w:r>
      <w:proofErr w:type="spellStart"/>
      <w:r w:rsidRPr="007C7F5E">
        <w:t>Swinnen</w:t>
      </w:r>
      <w:proofErr w:type="spellEnd"/>
      <w:r w:rsidRPr="007C7F5E">
        <w:t xml:space="preserve"> SP, </w:t>
      </w:r>
      <w:proofErr w:type="spellStart"/>
      <w:r w:rsidRPr="007C7F5E">
        <w:t>Vandenberghe</w:t>
      </w:r>
      <w:proofErr w:type="spellEnd"/>
      <w:r w:rsidRPr="007C7F5E">
        <w:t xml:space="preserve"> W, </w:t>
      </w:r>
      <w:proofErr w:type="spellStart"/>
      <w:r w:rsidRPr="007C7F5E">
        <w:t>Nieuwboer</w:t>
      </w:r>
      <w:proofErr w:type="spellEnd"/>
      <w:r w:rsidRPr="007C7F5E">
        <w:t xml:space="preserve"> A (2020) Retention of touchscreen skills is compromised in Parkinson's disease. </w:t>
      </w:r>
      <w:proofErr w:type="spellStart"/>
      <w:r w:rsidRPr="007C7F5E">
        <w:rPr>
          <w:i/>
        </w:rPr>
        <w:t>Behav</w:t>
      </w:r>
      <w:proofErr w:type="spellEnd"/>
      <w:r w:rsidRPr="007C7F5E">
        <w:rPr>
          <w:i/>
        </w:rPr>
        <w:t xml:space="preserve"> Brain Res</w:t>
      </w:r>
      <w:r w:rsidRPr="007C7F5E">
        <w:t xml:space="preserve"> </w:t>
      </w:r>
      <w:r w:rsidRPr="007C7F5E">
        <w:rPr>
          <w:b/>
        </w:rPr>
        <w:t>378</w:t>
      </w:r>
      <w:r w:rsidR="003315E4">
        <w:t xml:space="preserve">, </w:t>
      </w:r>
      <w:r w:rsidR="003315E4" w:rsidRPr="003315E4">
        <w:t>112265</w:t>
      </w:r>
      <w:r w:rsidR="003315E4">
        <w:t>.</w:t>
      </w:r>
    </w:p>
    <w:p w14:paraId="133983E2" w14:textId="77777777" w:rsidR="006719FC" w:rsidRPr="007C7F5E" w:rsidRDefault="006719FC" w:rsidP="003315E4">
      <w:pPr>
        <w:pStyle w:val="EndNoteBibliography"/>
        <w:spacing w:after="0" w:line="360" w:lineRule="auto"/>
        <w:ind w:left="720" w:hanging="720"/>
      </w:pPr>
      <w:r w:rsidRPr="007C7F5E">
        <w:t>[7]</w:t>
      </w:r>
      <w:r w:rsidRPr="007C7F5E">
        <w:tab/>
        <w:t xml:space="preserve">Platz T, Brown RG, Marsden CD (1998) Training improves the speed of aimed movements in Parkinson's disease. </w:t>
      </w:r>
      <w:r w:rsidRPr="007C7F5E">
        <w:rPr>
          <w:i/>
        </w:rPr>
        <w:t>Brain</w:t>
      </w:r>
      <w:r w:rsidRPr="007C7F5E">
        <w:t xml:space="preserve"> </w:t>
      </w:r>
      <w:r w:rsidRPr="007C7F5E">
        <w:rPr>
          <w:b/>
        </w:rPr>
        <w:t>121</w:t>
      </w:r>
      <w:r w:rsidRPr="007C7F5E">
        <w:t>, 505-514.</w:t>
      </w:r>
    </w:p>
    <w:p w14:paraId="45CADCC1" w14:textId="2E150F17" w:rsidR="006719FC" w:rsidRPr="007C7F5E" w:rsidRDefault="006719FC" w:rsidP="003315E4">
      <w:pPr>
        <w:pStyle w:val="EndNoteBibliography"/>
        <w:spacing w:after="0" w:line="360" w:lineRule="auto"/>
        <w:ind w:left="720" w:hanging="720"/>
      </w:pPr>
      <w:r w:rsidRPr="007C7F5E">
        <w:t>[8]</w:t>
      </w:r>
      <w:r w:rsidRPr="007C7F5E">
        <w:tab/>
      </w:r>
      <w:proofErr w:type="spellStart"/>
      <w:r w:rsidRPr="007C7F5E">
        <w:t>Sidaway</w:t>
      </w:r>
      <w:proofErr w:type="spellEnd"/>
      <w:r w:rsidRPr="007C7F5E">
        <w:t xml:space="preserve"> B, Ala B, Baughman K, Glidden J, Cowie S, Peabody A, Roundy D, Spaulding J, Stephens R, Wright DL (2016) Contextual </w:t>
      </w:r>
      <w:r w:rsidR="003315E4" w:rsidRPr="007C7F5E">
        <w:t>interference can facilitate motor learning in older adults and in individuals wit</w:t>
      </w:r>
      <w:r w:rsidRPr="007C7F5E">
        <w:t xml:space="preserve">h Parkinson's </w:t>
      </w:r>
      <w:r w:rsidR="003315E4">
        <w:t>d</w:t>
      </w:r>
      <w:r w:rsidRPr="007C7F5E">
        <w:t xml:space="preserve">isease. </w:t>
      </w:r>
      <w:r w:rsidRPr="007C7F5E">
        <w:rPr>
          <w:i/>
        </w:rPr>
        <w:t xml:space="preserve">J Mot </w:t>
      </w:r>
      <w:proofErr w:type="spellStart"/>
      <w:r w:rsidRPr="007C7F5E">
        <w:rPr>
          <w:i/>
        </w:rPr>
        <w:t>Behav</w:t>
      </w:r>
      <w:proofErr w:type="spellEnd"/>
      <w:r w:rsidRPr="007C7F5E">
        <w:t xml:space="preserve"> </w:t>
      </w:r>
      <w:r w:rsidRPr="007C7F5E">
        <w:rPr>
          <w:b/>
        </w:rPr>
        <w:t>48</w:t>
      </w:r>
      <w:r w:rsidRPr="007C7F5E">
        <w:t>, 509-518.</w:t>
      </w:r>
    </w:p>
    <w:p w14:paraId="775B72C3" w14:textId="77777777" w:rsidR="006719FC" w:rsidRPr="007C7F5E" w:rsidRDefault="006719FC" w:rsidP="003315E4">
      <w:pPr>
        <w:pStyle w:val="EndNoteBibliography"/>
        <w:spacing w:after="0" w:line="360" w:lineRule="auto"/>
        <w:ind w:left="720" w:hanging="720"/>
      </w:pPr>
      <w:r w:rsidRPr="007C7F5E">
        <w:t>[9]</w:t>
      </w:r>
      <w:r w:rsidRPr="007C7F5E">
        <w:tab/>
        <w:t xml:space="preserve">Van </w:t>
      </w:r>
      <w:proofErr w:type="spellStart"/>
      <w:r w:rsidRPr="007C7F5E">
        <w:t>Ooteghem</w:t>
      </w:r>
      <w:proofErr w:type="spellEnd"/>
      <w:r w:rsidRPr="007C7F5E">
        <w:t xml:space="preserve"> K, Frank JS, </w:t>
      </w:r>
      <w:proofErr w:type="spellStart"/>
      <w:r w:rsidRPr="007C7F5E">
        <w:t>Horak</w:t>
      </w:r>
      <w:proofErr w:type="spellEnd"/>
      <w:r w:rsidRPr="007C7F5E">
        <w:t xml:space="preserve"> FB (2017) Postural motor learning in Parkinson's disease: The effect of practice on continuous compensatory postural regulation. </w:t>
      </w:r>
      <w:r w:rsidRPr="007C7F5E">
        <w:rPr>
          <w:i/>
        </w:rPr>
        <w:t>Gait Posture</w:t>
      </w:r>
      <w:r w:rsidRPr="007C7F5E">
        <w:t xml:space="preserve"> </w:t>
      </w:r>
      <w:r w:rsidRPr="007C7F5E">
        <w:rPr>
          <w:b/>
        </w:rPr>
        <w:t>57</w:t>
      </w:r>
      <w:r w:rsidRPr="007C7F5E">
        <w:t>, 299-304.</w:t>
      </w:r>
    </w:p>
    <w:p w14:paraId="0367AA7A" w14:textId="77777777" w:rsidR="006719FC" w:rsidRPr="007C7F5E" w:rsidRDefault="006719FC" w:rsidP="003315E4">
      <w:pPr>
        <w:pStyle w:val="EndNoteBibliography"/>
        <w:spacing w:after="0" w:line="360" w:lineRule="auto"/>
        <w:ind w:left="720" w:hanging="720"/>
      </w:pPr>
      <w:r w:rsidRPr="007C7F5E">
        <w:t>[10]</w:t>
      </w:r>
      <w:r w:rsidRPr="007C7F5E">
        <w:tab/>
        <w:t xml:space="preserve">Smiley-Oyen AL, </w:t>
      </w:r>
      <w:proofErr w:type="spellStart"/>
      <w:r w:rsidRPr="007C7F5E">
        <w:t>Worringham</w:t>
      </w:r>
      <w:proofErr w:type="spellEnd"/>
      <w:r w:rsidRPr="007C7F5E">
        <w:t xml:space="preserve"> CJ, Cross CL (2003) Motor learning processes in a movement-scaling task in olivopontocerebellar atrophy and Parkinson's disease. </w:t>
      </w:r>
      <w:r w:rsidRPr="007C7F5E">
        <w:rPr>
          <w:i/>
        </w:rPr>
        <w:t>Exp Brain Res</w:t>
      </w:r>
      <w:r w:rsidRPr="007C7F5E">
        <w:t xml:space="preserve"> </w:t>
      </w:r>
      <w:r w:rsidRPr="007C7F5E">
        <w:rPr>
          <w:b/>
        </w:rPr>
        <w:t>152</w:t>
      </w:r>
      <w:r w:rsidRPr="007C7F5E">
        <w:t>, 453-465.</w:t>
      </w:r>
    </w:p>
    <w:p w14:paraId="0BEBF759" w14:textId="7D1A803D" w:rsidR="006719FC" w:rsidRPr="007C7F5E" w:rsidRDefault="006719FC" w:rsidP="003315E4">
      <w:pPr>
        <w:pStyle w:val="EndNoteBibliography"/>
        <w:spacing w:after="0" w:line="360" w:lineRule="auto"/>
        <w:ind w:left="720" w:hanging="720"/>
      </w:pPr>
      <w:r w:rsidRPr="007C7F5E">
        <w:t>[11]</w:t>
      </w:r>
      <w:r w:rsidRPr="007C7F5E">
        <w:tab/>
        <w:t xml:space="preserve">Smiley-Oyen AL, Hall SA, Lowry KA, Kerr JP (2012) Effects of </w:t>
      </w:r>
      <w:r w:rsidR="003315E4" w:rsidRPr="007C7F5E">
        <w:t>extensive practice on bradykinesia i</w:t>
      </w:r>
      <w:r w:rsidRPr="007C7F5E">
        <w:t xml:space="preserve">n Parkinson's </w:t>
      </w:r>
      <w:r w:rsidR="003315E4" w:rsidRPr="007C7F5E">
        <w:t xml:space="preserve">disease: improvement, </w:t>
      </w:r>
      <w:proofErr w:type="gramStart"/>
      <w:r w:rsidR="003315E4" w:rsidRPr="007C7F5E">
        <w:t>retention</w:t>
      </w:r>
      <w:proofErr w:type="gramEnd"/>
      <w:r w:rsidR="003315E4" w:rsidRPr="007C7F5E">
        <w:t xml:space="preserve"> and transf</w:t>
      </w:r>
      <w:r w:rsidRPr="007C7F5E">
        <w:t xml:space="preserve">er. </w:t>
      </w:r>
      <w:r w:rsidRPr="007C7F5E">
        <w:rPr>
          <w:i/>
        </w:rPr>
        <w:t>Motor Control</w:t>
      </w:r>
      <w:r w:rsidRPr="007C7F5E">
        <w:t xml:space="preserve"> </w:t>
      </w:r>
      <w:r w:rsidRPr="007C7F5E">
        <w:rPr>
          <w:b/>
        </w:rPr>
        <w:t>16</w:t>
      </w:r>
      <w:r w:rsidRPr="007C7F5E">
        <w:t>, 1-18.</w:t>
      </w:r>
    </w:p>
    <w:p w14:paraId="3509B7FE" w14:textId="77777777" w:rsidR="006719FC" w:rsidRPr="007C7F5E" w:rsidRDefault="006719FC" w:rsidP="003315E4">
      <w:pPr>
        <w:pStyle w:val="EndNoteBibliography"/>
        <w:spacing w:after="0" w:line="360" w:lineRule="auto"/>
        <w:ind w:left="720" w:hanging="720"/>
      </w:pPr>
      <w:r w:rsidRPr="007C7F5E">
        <w:t>[12]</w:t>
      </w:r>
      <w:r w:rsidRPr="007C7F5E">
        <w:tab/>
        <w:t xml:space="preserve">Lee Y-Y, </w:t>
      </w:r>
      <w:proofErr w:type="spellStart"/>
      <w:r w:rsidRPr="007C7F5E">
        <w:t>Winstein</w:t>
      </w:r>
      <w:proofErr w:type="spellEnd"/>
      <w:r w:rsidRPr="007C7F5E">
        <w:t xml:space="preserve"> CJ, Gordon J, </w:t>
      </w:r>
      <w:proofErr w:type="spellStart"/>
      <w:r w:rsidRPr="007C7F5E">
        <w:t>Petzinger</w:t>
      </w:r>
      <w:proofErr w:type="spellEnd"/>
      <w:r w:rsidRPr="007C7F5E">
        <w:t xml:space="preserve"> GM, </w:t>
      </w:r>
      <w:proofErr w:type="spellStart"/>
      <w:r w:rsidRPr="007C7F5E">
        <w:t>Zelinski</w:t>
      </w:r>
      <w:proofErr w:type="spellEnd"/>
      <w:r w:rsidRPr="007C7F5E">
        <w:t xml:space="preserve"> EM, Fisher BE (2016) Context-dependent learning in people with Parkinson's disease. </w:t>
      </w:r>
      <w:r w:rsidRPr="007C7F5E">
        <w:rPr>
          <w:i/>
        </w:rPr>
        <w:t xml:space="preserve">J Mot </w:t>
      </w:r>
      <w:proofErr w:type="spellStart"/>
      <w:r w:rsidRPr="007C7F5E">
        <w:rPr>
          <w:i/>
        </w:rPr>
        <w:t>Behav</w:t>
      </w:r>
      <w:proofErr w:type="spellEnd"/>
      <w:r w:rsidRPr="007C7F5E">
        <w:t xml:space="preserve"> </w:t>
      </w:r>
      <w:r w:rsidRPr="007C7F5E">
        <w:rPr>
          <w:b/>
        </w:rPr>
        <w:t>48</w:t>
      </w:r>
      <w:r w:rsidRPr="007C7F5E">
        <w:t>, 240-248.</w:t>
      </w:r>
    </w:p>
    <w:p w14:paraId="62FF929D" w14:textId="11EDC49D" w:rsidR="006719FC" w:rsidRPr="007C7F5E" w:rsidRDefault="006719FC" w:rsidP="003315E4">
      <w:pPr>
        <w:pStyle w:val="EndNoteBibliography"/>
        <w:spacing w:after="0" w:line="360" w:lineRule="auto"/>
        <w:ind w:left="720" w:hanging="720"/>
      </w:pPr>
      <w:r w:rsidRPr="007C7F5E">
        <w:lastRenderedPageBreak/>
        <w:t>[13]</w:t>
      </w:r>
      <w:r w:rsidRPr="007C7F5E">
        <w:tab/>
      </w:r>
      <w:proofErr w:type="spellStart"/>
      <w:r w:rsidRPr="007C7F5E">
        <w:t>Onla</w:t>
      </w:r>
      <w:proofErr w:type="spellEnd"/>
      <w:r w:rsidRPr="007C7F5E">
        <w:t xml:space="preserve">-Or S, </w:t>
      </w:r>
      <w:proofErr w:type="spellStart"/>
      <w:r w:rsidRPr="007C7F5E">
        <w:t>Winstein</w:t>
      </w:r>
      <w:proofErr w:type="spellEnd"/>
      <w:r w:rsidRPr="007C7F5E">
        <w:t xml:space="preserve"> CJ (2008) Determining the </w:t>
      </w:r>
      <w:r w:rsidR="003315E4" w:rsidRPr="007C7F5E">
        <w:t>optimal challenge point for motor skill learning in adults with moderately sever</w:t>
      </w:r>
      <w:r w:rsidRPr="007C7F5E">
        <w:t xml:space="preserve">e Parkinson’s </w:t>
      </w:r>
      <w:r w:rsidR="003315E4">
        <w:t>d</w:t>
      </w:r>
      <w:r w:rsidRPr="007C7F5E">
        <w:t xml:space="preserve">isease. </w:t>
      </w:r>
      <w:proofErr w:type="spellStart"/>
      <w:r w:rsidRPr="007C7F5E">
        <w:rPr>
          <w:i/>
        </w:rPr>
        <w:t>Neurorehabil</w:t>
      </w:r>
      <w:proofErr w:type="spellEnd"/>
      <w:r w:rsidRPr="007C7F5E">
        <w:rPr>
          <w:i/>
        </w:rPr>
        <w:t xml:space="preserve"> Neural Repair</w:t>
      </w:r>
      <w:r w:rsidRPr="007C7F5E">
        <w:t xml:space="preserve"> </w:t>
      </w:r>
      <w:r w:rsidRPr="007C7F5E">
        <w:rPr>
          <w:b/>
        </w:rPr>
        <w:t>22</w:t>
      </w:r>
      <w:r w:rsidRPr="007C7F5E">
        <w:t>, 385-395.</w:t>
      </w:r>
    </w:p>
    <w:p w14:paraId="49E14096" w14:textId="2D8B513F" w:rsidR="006719FC" w:rsidRPr="007C7F5E" w:rsidRDefault="006719FC" w:rsidP="003315E4">
      <w:pPr>
        <w:pStyle w:val="EndNoteBibliography"/>
        <w:spacing w:after="0" w:line="360" w:lineRule="auto"/>
        <w:ind w:left="720" w:hanging="720"/>
      </w:pPr>
      <w:r w:rsidRPr="007C7F5E">
        <w:t>[14]</w:t>
      </w:r>
      <w:r w:rsidRPr="007C7F5E">
        <w:tab/>
        <w:t xml:space="preserve">Isaias IU, </w:t>
      </w:r>
      <w:proofErr w:type="spellStart"/>
      <w:r w:rsidRPr="007C7F5E">
        <w:t>Moisello</w:t>
      </w:r>
      <w:proofErr w:type="spellEnd"/>
      <w:r w:rsidRPr="007C7F5E">
        <w:t xml:space="preserve"> C, Marotta G, </w:t>
      </w:r>
      <w:proofErr w:type="spellStart"/>
      <w:r w:rsidRPr="007C7F5E">
        <w:t>Schiavella</w:t>
      </w:r>
      <w:proofErr w:type="spellEnd"/>
      <w:r w:rsidRPr="007C7F5E">
        <w:t xml:space="preserve"> M, </w:t>
      </w:r>
      <w:proofErr w:type="spellStart"/>
      <w:r w:rsidRPr="007C7F5E">
        <w:t>Canesi</w:t>
      </w:r>
      <w:proofErr w:type="spellEnd"/>
      <w:r w:rsidRPr="007C7F5E">
        <w:t xml:space="preserve"> M, </w:t>
      </w:r>
      <w:proofErr w:type="spellStart"/>
      <w:r w:rsidRPr="007C7F5E">
        <w:t>Perfetti</w:t>
      </w:r>
      <w:proofErr w:type="spellEnd"/>
      <w:r w:rsidRPr="007C7F5E">
        <w:t xml:space="preserve"> B, Cavallari P, Pezzoli G, </w:t>
      </w:r>
      <w:proofErr w:type="spellStart"/>
      <w:r w:rsidRPr="007C7F5E">
        <w:t>Ghilardi</w:t>
      </w:r>
      <w:proofErr w:type="spellEnd"/>
      <w:r w:rsidRPr="007C7F5E">
        <w:t xml:space="preserve"> MF (2011) Dopaminergic </w:t>
      </w:r>
      <w:r w:rsidR="003315E4" w:rsidRPr="007C7F5E">
        <w:t>striatal innervation predicts interlimb transfer of a visuomotor ski</w:t>
      </w:r>
      <w:r w:rsidRPr="007C7F5E">
        <w:t xml:space="preserve">ll. </w:t>
      </w:r>
      <w:r w:rsidRPr="007C7F5E">
        <w:rPr>
          <w:i/>
        </w:rPr>
        <w:t xml:space="preserve">J </w:t>
      </w:r>
      <w:proofErr w:type="spellStart"/>
      <w:r w:rsidRPr="007C7F5E">
        <w:rPr>
          <w:i/>
        </w:rPr>
        <w:t>Neurosci</w:t>
      </w:r>
      <w:proofErr w:type="spellEnd"/>
      <w:r w:rsidRPr="007C7F5E">
        <w:t xml:space="preserve"> </w:t>
      </w:r>
      <w:r w:rsidRPr="007C7F5E">
        <w:rPr>
          <w:b/>
        </w:rPr>
        <w:t>31</w:t>
      </w:r>
      <w:r w:rsidRPr="007C7F5E">
        <w:t>, 14458-14462.</w:t>
      </w:r>
    </w:p>
    <w:p w14:paraId="016071FB" w14:textId="77777777" w:rsidR="006719FC" w:rsidRPr="007C7F5E" w:rsidRDefault="006719FC" w:rsidP="003315E4">
      <w:pPr>
        <w:pStyle w:val="EndNoteBibliography"/>
        <w:spacing w:after="0" w:line="360" w:lineRule="auto"/>
        <w:ind w:left="720" w:hanging="720"/>
      </w:pPr>
      <w:r w:rsidRPr="007C7F5E">
        <w:t>[15]</w:t>
      </w:r>
      <w:r w:rsidRPr="007C7F5E">
        <w:tab/>
      </w:r>
      <w:proofErr w:type="spellStart"/>
      <w:r w:rsidRPr="007C7F5E">
        <w:t>Nieuwboer</w:t>
      </w:r>
      <w:proofErr w:type="spellEnd"/>
      <w:r w:rsidRPr="007C7F5E">
        <w:t xml:space="preserve"> A, Rochester L, </w:t>
      </w:r>
      <w:proofErr w:type="spellStart"/>
      <w:r w:rsidRPr="007C7F5E">
        <w:t>Müncks</w:t>
      </w:r>
      <w:proofErr w:type="spellEnd"/>
      <w:r w:rsidRPr="007C7F5E">
        <w:t xml:space="preserve"> L, </w:t>
      </w:r>
      <w:proofErr w:type="spellStart"/>
      <w:r w:rsidRPr="007C7F5E">
        <w:t>Swinnen</w:t>
      </w:r>
      <w:proofErr w:type="spellEnd"/>
      <w:r w:rsidRPr="007C7F5E">
        <w:t xml:space="preserve"> SP (2009) Motor learning in Parkinson's disease: limitations and potential for rehabilitation. </w:t>
      </w:r>
      <w:r w:rsidRPr="007C7F5E">
        <w:rPr>
          <w:i/>
        </w:rPr>
        <w:t xml:space="preserve">Parkinsonism </w:t>
      </w:r>
      <w:proofErr w:type="spellStart"/>
      <w:r w:rsidRPr="007C7F5E">
        <w:rPr>
          <w:i/>
        </w:rPr>
        <w:t>Relat</w:t>
      </w:r>
      <w:proofErr w:type="spellEnd"/>
      <w:r w:rsidRPr="007C7F5E">
        <w:rPr>
          <w:i/>
        </w:rPr>
        <w:t xml:space="preserve"> </w:t>
      </w:r>
      <w:proofErr w:type="spellStart"/>
      <w:r w:rsidRPr="007C7F5E">
        <w:rPr>
          <w:i/>
        </w:rPr>
        <w:t>Disord</w:t>
      </w:r>
      <w:proofErr w:type="spellEnd"/>
      <w:r w:rsidRPr="007C7F5E">
        <w:t xml:space="preserve"> </w:t>
      </w:r>
      <w:r w:rsidRPr="007C7F5E">
        <w:rPr>
          <w:b/>
        </w:rPr>
        <w:t>15 Suppl 3</w:t>
      </w:r>
      <w:r w:rsidRPr="007C7F5E">
        <w:t>, S53-58.</w:t>
      </w:r>
    </w:p>
    <w:p w14:paraId="285364D8" w14:textId="77777777" w:rsidR="006719FC" w:rsidRPr="007C7F5E" w:rsidRDefault="006719FC" w:rsidP="003315E4">
      <w:pPr>
        <w:pStyle w:val="EndNoteBibliography"/>
        <w:spacing w:after="0" w:line="360" w:lineRule="auto"/>
        <w:ind w:left="720" w:hanging="720"/>
      </w:pPr>
      <w:r w:rsidRPr="007C7F5E">
        <w:t>[16]</w:t>
      </w:r>
      <w:r w:rsidRPr="007C7F5E">
        <w:tab/>
      </w:r>
      <w:proofErr w:type="spellStart"/>
      <w:r w:rsidRPr="007C7F5E">
        <w:t>Abbruzzese</w:t>
      </w:r>
      <w:proofErr w:type="spellEnd"/>
      <w:r w:rsidRPr="007C7F5E">
        <w:t xml:space="preserve"> G, </w:t>
      </w:r>
      <w:proofErr w:type="spellStart"/>
      <w:r w:rsidRPr="007C7F5E">
        <w:t>Trompetto</w:t>
      </w:r>
      <w:proofErr w:type="spellEnd"/>
      <w:r w:rsidRPr="007C7F5E">
        <w:t xml:space="preserve"> C, Marinelli L (2009) The rationale for motor learning in Parkinson's disease. </w:t>
      </w:r>
      <w:proofErr w:type="spellStart"/>
      <w:r w:rsidRPr="007C7F5E">
        <w:rPr>
          <w:i/>
        </w:rPr>
        <w:t>Eur</w:t>
      </w:r>
      <w:proofErr w:type="spellEnd"/>
      <w:r w:rsidRPr="007C7F5E">
        <w:rPr>
          <w:i/>
        </w:rPr>
        <w:t xml:space="preserve"> J Phys </w:t>
      </w:r>
      <w:proofErr w:type="spellStart"/>
      <w:r w:rsidRPr="007C7F5E">
        <w:rPr>
          <w:i/>
        </w:rPr>
        <w:t>Rehabil</w:t>
      </w:r>
      <w:proofErr w:type="spellEnd"/>
      <w:r w:rsidRPr="007C7F5E">
        <w:rPr>
          <w:i/>
        </w:rPr>
        <w:t xml:space="preserve"> Med</w:t>
      </w:r>
      <w:r w:rsidRPr="007C7F5E">
        <w:t xml:space="preserve"> </w:t>
      </w:r>
      <w:r w:rsidRPr="007C7F5E">
        <w:rPr>
          <w:b/>
        </w:rPr>
        <w:t>45</w:t>
      </w:r>
      <w:r w:rsidRPr="007C7F5E">
        <w:t>, 209-214.</w:t>
      </w:r>
    </w:p>
    <w:p w14:paraId="0737A378" w14:textId="6BF2094D" w:rsidR="006719FC" w:rsidRPr="007C7F5E" w:rsidRDefault="006719FC" w:rsidP="003315E4">
      <w:pPr>
        <w:pStyle w:val="EndNoteBibliography"/>
        <w:spacing w:after="0" w:line="360" w:lineRule="auto"/>
        <w:ind w:left="720" w:hanging="720"/>
      </w:pPr>
      <w:r w:rsidRPr="007C7F5E">
        <w:t>[17]</w:t>
      </w:r>
      <w:r w:rsidRPr="007C7F5E">
        <w:tab/>
        <w:t xml:space="preserve">Olson M, Lockhart TE, Lieberman A (2019) Motor </w:t>
      </w:r>
      <w:r w:rsidR="003315E4" w:rsidRPr="007C7F5E">
        <w:t>learning deficit</w:t>
      </w:r>
      <w:r w:rsidRPr="007C7F5E">
        <w:t xml:space="preserve">s in Parkinson's </w:t>
      </w:r>
      <w:r w:rsidR="003315E4">
        <w:t>d</w:t>
      </w:r>
      <w:r w:rsidRPr="007C7F5E">
        <w:t xml:space="preserve">isease (PD) and </w:t>
      </w:r>
      <w:r w:rsidR="003315E4" w:rsidRPr="007C7F5E">
        <w:t>their effect on training response in gait and balance: a narrative revi</w:t>
      </w:r>
      <w:r w:rsidRPr="007C7F5E">
        <w:t xml:space="preserve">ew. </w:t>
      </w:r>
      <w:r w:rsidRPr="007C7F5E">
        <w:rPr>
          <w:i/>
        </w:rPr>
        <w:t>Front Neurol</w:t>
      </w:r>
      <w:r w:rsidRPr="007C7F5E">
        <w:t xml:space="preserve"> </w:t>
      </w:r>
      <w:r w:rsidRPr="007C7F5E">
        <w:rPr>
          <w:b/>
        </w:rPr>
        <w:t>10</w:t>
      </w:r>
      <w:r w:rsidRPr="007C7F5E">
        <w:t>, 62.</w:t>
      </w:r>
    </w:p>
    <w:p w14:paraId="24F5C39C" w14:textId="22508CD6" w:rsidR="009D4F07" w:rsidRPr="007C7F5E" w:rsidRDefault="004E340E" w:rsidP="003315E4">
      <w:pPr>
        <w:spacing w:after="0" w:line="360" w:lineRule="auto"/>
        <w:ind w:firstLine="0"/>
        <w:jc w:val="left"/>
        <w:rPr>
          <w:lang w:val="en-US"/>
        </w:rPr>
      </w:pPr>
      <w:r w:rsidRPr="007C7F5E">
        <w:rPr>
          <w:lang w:val="en-US"/>
        </w:rPr>
        <w:fldChar w:fldCharType="end"/>
      </w:r>
    </w:p>
    <w:sectPr w:rsidR="009D4F07" w:rsidRPr="007C7F5E" w:rsidSect="00DA2AC1">
      <w:pgSz w:w="11906" w:h="16838"/>
      <w:pgMar w:top="992" w:right="1440" w:bottom="1134"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BF4C75"/>
    <w:multiLevelType w:val="hybridMultilevel"/>
    <w:tmpl w:val="9C32C5BE"/>
    <w:lvl w:ilvl="0" w:tplc="619AA4F4">
      <w:start w:val="1"/>
      <w:numFmt w:val="decimal"/>
      <w:lvlText w:val="Q%1."/>
      <w:lvlJc w:val="left"/>
      <w:pPr>
        <w:ind w:left="360" w:hanging="360"/>
      </w:pPr>
      <w:rPr>
        <w:rFonts w:hint="default"/>
        <w:b/>
        <w:bCs/>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382644E9"/>
    <w:multiLevelType w:val="hybridMultilevel"/>
    <w:tmpl w:val="0EB8FE06"/>
    <w:lvl w:ilvl="0" w:tplc="08090019">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3D605F00"/>
    <w:multiLevelType w:val="hybridMultilevel"/>
    <w:tmpl w:val="91EA54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2DA6DC0"/>
    <w:multiLevelType w:val="hybridMultilevel"/>
    <w:tmpl w:val="2A30DF14"/>
    <w:lvl w:ilvl="0" w:tplc="B7BE9D50">
      <w:start w:val="1"/>
      <w:numFmt w:val="decimal"/>
      <w:lvlText w:val="%1."/>
      <w:lvlJc w:val="left"/>
      <w:pPr>
        <w:ind w:left="720" w:hanging="360"/>
      </w:pPr>
      <w:rPr>
        <w:rFonts w:hint="default"/>
        <w:b/>
        <w:b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71575ED9"/>
    <w:multiLevelType w:val="hybridMultilevel"/>
    <w:tmpl w:val="9A3A0F64"/>
    <w:lvl w:ilvl="0" w:tplc="10090019">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16cid:durableId="396248908">
    <w:abstractNumId w:val="0"/>
  </w:num>
  <w:num w:numId="2" w16cid:durableId="553852159">
    <w:abstractNumId w:val="4"/>
  </w:num>
  <w:num w:numId="3" w16cid:durableId="449711752">
    <w:abstractNumId w:val="1"/>
  </w:num>
  <w:num w:numId="4" w16cid:durableId="450396035">
    <w:abstractNumId w:val="3"/>
  </w:num>
  <w:num w:numId="5" w16cid:durableId="5621766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wNDUyMzYxMTMxN7JU0lEKTi0uzszPAykwMqoFAJHRoC4tAAAA"/>
    <w:docVar w:name="EN.InstantFormat" w:val="&lt;ENInstantFormat&gt;&lt;Enabled&gt;0&lt;/Enabled&gt;&lt;ScanUnformatted&gt;1&lt;/ScanUnformatted&gt;&lt;ScanChanges&gt;1&lt;/ScanChanges&gt;&lt;Suspended&gt;0&lt;/Suspended&gt;&lt;/ENInstantFormat&gt;"/>
    <w:docVar w:name="EN.Layout" w:val="&lt;ENLayout&gt;&lt;Style&gt;J Parkinson&amp;apos;s Disease&lt;/Style&gt;&lt;LeftDelim&gt;{&lt;/LeftDelim&gt;&lt;RightDelim&gt;}&lt;/RightDelim&gt;&lt;FontName&gt;Times New Roman&lt;/FontName&gt;&lt;FontSize&gt;12&lt;/FontSize&gt;&lt;ReflistTitle&gt;Reference&lt;style face=&quot;bold&quot;&gt;s&lt;/sty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0vzwfxwzk5vwzret5rr5rdfrrfxevp2dtxrv&quot;&gt;1.PD_MA_BKLiterature&lt;record-ids&gt;&lt;item&gt;1251&lt;/item&gt;&lt;item&gt;1293&lt;/item&gt;&lt;item&gt;1298&lt;/item&gt;&lt;item&gt;1299&lt;/item&gt;&lt;item&gt;1306&lt;/item&gt;&lt;item&gt;1311&lt;/item&gt;&lt;item&gt;1313&lt;/item&gt;&lt;item&gt;1315&lt;/item&gt;&lt;item&gt;1318&lt;/item&gt;&lt;/record-ids&gt;&lt;/item&gt;&lt;item db-id=&quot;d0ww2pdf82ve21etr94vew5c5202a9t0rzf9&quot;&gt;3.ML in PD - SRwithMAxManuscript&lt;record-ids&gt;&lt;item&gt;13546&lt;/item&gt;&lt;item&gt;13560&lt;/item&gt;&lt;item&gt;13564&lt;/item&gt;&lt;item&gt;13573&lt;/item&gt;&lt;item&gt;13588&lt;/item&gt;&lt;item&gt;13937&lt;/item&gt;&lt;item&gt;13959&lt;/item&gt;&lt;item&gt;13964&lt;/item&gt;&lt;item&gt;13984&lt;/item&gt;&lt;/record-ids&gt;&lt;/item&gt;&lt;/Libraries&gt;"/>
  </w:docVars>
  <w:rsids>
    <w:rsidRoot w:val="00986BFD"/>
    <w:rsid w:val="00002207"/>
    <w:rsid w:val="00003DD7"/>
    <w:rsid w:val="00020A73"/>
    <w:rsid w:val="00025D0E"/>
    <w:rsid w:val="000358F1"/>
    <w:rsid w:val="00047CBE"/>
    <w:rsid w:val="00062AB1"/>
    <w:rsid w:val="000713F7"/>
    <w:rsid w:val="00082D69"/>
    <w:rsid w:val="000A0D7A"/>
    <w:rsid w:val="000B568C"/>
    <w:rsid w:val="000C3610"/>
    <w:rsid w:val="000E45E2"/>
    <w:rsid w:val="000E6E4F"/>
    <w:rsid w:val="000F18D4"/>
    <w:rsid w:val="000F737B"/>
    <w:rsid w:val="00101DE8"/>
    <w:rsid w:val="00105417"/>
    <w:rsid w:val="00105762"/>
    <w:rsid w:val="00121A82"/>
    <w:rsid w:val="00130DE8"/>
    <w:rsid w:val="00133EC6"/>
    <w:rsid w:val="00136E8A"/>
    <w:rsid w:val="00143C01"/>
    <w:rsid w:val="00147471"/>
    <w:rsid w:val="00150406"/>
    <w:rsid w:val="00154897"/>
    <w:rsid w:val="00157517"/>
    <w:rsid w:val="00166D10"/>
    <w:rsid w:val="00170C4B"/>
    <w:rsid w:val="0017458B"/>
    <w:rsid w:val="00184B1B"/>
    <w:rsid w:val="001908E6"/>
    <w:rsid w:val="001B1675"/>
    <w:rsid w:val="001C4651"/>
    <w:rsid w:val="001D1E4C"/>
    <w:rsid w:val="001D2C1A"/>
    <w:rsid w:val="001D4125"/>
    <w:rsid w:val="001D4E09"/>
    <w:rsid w:val="001D5DE7"/>
    <w:rsid w:val="001E1B0F"/>
    <w:rsid w:val="001F2527"/>
    <w:rsid w:val="001F5C67"/>
    <w:rsid w:val="00200790"/>
    <w:rsid w:val="00204C49"/>
    <w:rsid w:val="002074C3"/>
    <w:rsid w:val="0021033D"/>
    <w:rsid w:val="00213DC6"/>
    <w:rsid w:val="00220930"/>
    <w:rsid w:val="002273EA"/>
    <w:rsid w:val="00240844"/>
    <w:rsid w:val="002468B8"/>
    <w:rsid w:val="002544EA"/>
    <w:rsid w:val="0028134C"/>
    <w:rsid w:val="0028757B"/>
    <w:rsid w:val="0029784F"/>
    <w:rsid w:val="002A146F"/>
    <w:rsid w:val="002A14DD"/>
    <w:rsid w:val="002A3595"/>
    <w:rsid w:val="002B6763"/>
    <w:rsid w:val="002C3951"/>
    <w:rsid w:val="002C4527"/>
    <w:rsid w:val="002D5508"/>
    <w:rsid w:val="002D7E7F"/>
    <w:rsid w:val="002F09F5"/>
    <w:rsid w:val="002F1644"/>
    <w:rsid w:val="002F45C9"/>
    <w:rsid w:val="002F6F70"/>
    <w:rsid w:val="0030655B"/>
    <w:rsid w:val="003164F7"/>
    <w:rsid w:val="00316CD2"/>
    <w:rsid w:val="00330068"/>
    <w:rsid w:val="003315E4"/>
    <w:rsid w:val="00334E6A"/>
    <w:rsid w:val="00337C79"/>
    <w:rsid w:val="00341FF5"/>
    <w:rsid w:val="0034582E"/>
    <w:rsid w:val="00347585"/>
    <w:rsid w:val="00351379"/>
    <w:rsid w:val="00351BA2"/>
    <w:rsid w:val="00353BDE"/>
    <w:rsid w:val="003615F5"/>
    <w:rsid w:val="00364E39"/>
    <w:rsid w:val="003673F5"/>
    <w:rsid w:val="00387CB4"/>
    <w:rsid w:val="003A14FA"/>
    <w:rsid w:val="003A3AAE"/>
    <w:rsid w:val="003A6FB4"/>
    <w:rsid w:val="003D06BD"/>
    <w:rsid w:val="003D332C"/>
    <w:rsid w:val="003E79FB"/>
    <w:rsid w:val="003F528B"/>
    <w:rsid w:val="0040320F"/>
    <w:rsid w:val="0041219D"/>
    <w:rsid w:val="004134F7"/>
    <w:rsid w:val="00416BCA"/>
    <w:rsid w:val="00435A89"/>
    <w:rsid w:val="00460A16"/>
    <w:rsid w:val="00460A31"/>
    <w:rsid w:val="00461E65"/>
    <w:rsid w:val="00474431"/>
    <w:rsid w:val="00475F52"/>
    <w:rsid w:val="00486A1C"/>
    <w:rsid w:val="004A3CF4"/>
    <w:rsid w:val="004B06EE"/>
    <w:rsid w:val="004C6FE4"/>
    <w:rsid w:val="004D2E57"/>
    <w:rsid w:val="004D6FFC"/>
    <w:rsid w:val="004E340E"/>
    <w:rsid w:val="0050718B"/>
    <w:rsid w:val="0052043C"/>
    <w:rsid w:val="00521221"/>
    <w:rsid w:val="00522246"/>
    <w:rsid w:val="00522DFB"/>
    <w:rsid w:val="005339DA"/>
    <w:rsid w:val="0053454D"/>
    <w:rsid w:val="005660C8"/>
    <w:rsid w:val="005A3560"/>
    <w:rsid w:val="005A490B"/>
    <w:rsid w:val="005A7C98"/>
    <w:rsid w:val="005B1333"/>
    <w:rsid w:val="005B211D"/>
    <w:rsid w:val="005D2991"/>
    <w:rsid w:val="005E0CDF"/>
    <w:rsid w:val="005E57D0"/>
    <w:rsid w:val="005F6C1D"/>
    <w:rsid w:val="006224B1"/>
    <w:rsid w:val="00626511"/>
    <w:rsid w:val="00632DFD"/>
    <w:rsid w:val="00637317"/>
    <w:rsid w:val="0064405B"/>
    <w:rsid w:val="00645E60"/>
    <w:rsid w:val="006468DC"/>
    <w:rsid w:val="00663AF8"/>
    <w:rsid w:val="006676F0"/>
    <w:rsid w:val="006719FC"/>
    <w:rsid w:val="00677E56"/>
    <w:rsid w:val="006A127B"/>
    <w:rsid w:val="006A5312"/>
    <w:rsid w:val="006E20E7"/>
    <w:rsid w:val="006E44F6"/>
    <w:rsid w:val="006F4D76"/>
    <w:rsid w:val="006F5F1A"/>
    <w:rsid w:val="0070088B"/>
    <w:rsid w:val="00705B32"/>
    <w:rsid w:val="00706844"/>
    <w:rsid w:val="0071608C"/>
    <w:rsid w:val="007339F4"/>
    <w:rsid w:val="0074560A"/>
    <w:rsid w:val="007459B5"/>
    <w:rsid w:val="00766F1C"/>
    <w:rsid w:val="00776037"/>
    <w:rsid w:val="0078095A"/>
    <w:rsid w:val="00783554"/>
    <w:rsid w:val="007A63D2"/>
    <w:rsid w:val="007B3B38"/>
    <w:rsid w:val="007B4675"/>
    <w:rsid w:val="007C02CC"/>
    <w:rsid w:val="007C7F5E"/>
    <w:rsid w:val="007D5F23"/>
    <w:rsid w:val="007D79FD"/>
    <w:rsid w:val="007F1B32"/>
    <w:rsid w:val="008024CD"/>
    <w:rsid w:val="00813160"/>
    <w:rsid w:val="00814B3E"/>
    <w:rsid w:val="00824F38"/>
    <w:rsid w:val="0084196B"/>
    <w:rsid w:val="0085048A"/>
    <w:rsid w:val="00864973"/>
    <w:rsid w:val="00877405"/>
    <w:rsid w:val="008831C6"/>
    <w:rsid w:val="008832DC"/>
    <w:rsid w:val="008954BB"/>
    <w:rsid w:val="008965E1"/>
    <w:rsid w:val="008B4C23"/>
    <w:rsid w:val="008B66A3"/>
    <w:rsid w:val="008C6301"/>
    <w:rsid w:val="008F491C"/>
    <w:rsid w:val="00905AF8"/>
    <w:rsid w:val="00920287"/>
    <w:rsid w:val="00923A29"/>
    <w:rsid w:val="00927DAC"/>
    <w:rsid w:val="009370A1"/>
    <w:rsid w:val="00951785"/>
    <w:rsid w:val="00955F8C"/>
    <w:rsid w:val="00956018"/>
    <w:rsid w:val="0096614D"/>
    <w:rsid w:val="00971DC0"/>
    <w:rsid w:val="00982B28"/>
    <w:rsid w:val="00986BFD"/>
    <w:rsid w:val="00991505"/>
    <w:rsid w:val="009927C7"/>
    <w:rsid w:val="0099542E"/>
    <w:rsid w:val="009A13D9"/>
    <w:rsid w:val="009A2C2A"/>
    <w:rsid w:val="009A43AA"/>
    <w:rsid w:val="009B1616"/>
    <w:rsid w:val="009C0F1B"/>
    <w:rsid w:val="009C6CEA"/>
    <w:rsid w:val="009D4F07"/>
    <w:rsid w:val="009D7E18"/>
    <w:rsid w:val="009E4EC3"/>
    <w:rsid w:val="009E7470"/>
    <w:rsid w:val="009F326D"/>
    <w:rsid w:val="00A10CE7"/>
    <w:rsid w:val="00A26258"/>
    <w:rsid w:val="00A34031"/>
    <w:rsid w:val="00A40E97"/>
    <w:rsid w:val="00A47425"/>
    <w:rsid w:val="00A52E92"/>
    <w:rsid w:val="00A54B9B"/>
    <w:rsid w:val="00A716AD"/>
    <w:rsid w:val="00A73944"/>
    <w:rsid w:val="00A83AFC"/>
    <w:rsid w:val="00A83C9B"/>
    <w:rsid w:val="00A9266E"/>
    <w:rsid w:val="00A95D5F"/>
    <w:rsid w:val="00AA089E"/>
    <w:rsid w:val="00AA14E5"/>
    <w:rsid w:val="00AC2536"/>
    <w:rsid w:val="00AE3107"/>
    <w:rsid w:val="00AE3878"/>
    <w:rsid w:val="00AE4F56"/>
    <w:rsid w:val="00B027CF"/>
    <w:rsid w:val="00B04730"/>
    <w:rsid w:val="00B27B8E"/>
    <w:rsid w:val="00B3362C"/>
    <w:rsid w:val="00B44B41"/>
    <w:rsid w:val="00B843CA"/>
    <w:rsid w:val="00B90977"/>
    <w:rsid w:val="00BB7DBA"/>
    <w:rsid w:val="00BC7C8C"/>
    <w:rsid w:val="00BE4595"/>
    <w:rsid w:val="00BE6804"/>
    <w:rsid w:val="00C0280B"/>
    <w:rsid w:val="00C11C0E"/>
    <w:rsid w:val="00C13F4B"/>
    <w:rsid w:val="00C24C87"/>
    <w:rsid w:val="00C275DE"/>
    <w:rsid w:val="00C34137"/>
    <w:rsid w:val="00C40544"/>
    <w:rsid w:val="00C443C8"/>
    <w:rsid w:val="00C5008A"/>
    <w:rsid w:val="00C620E3"/>
    <w:rsid w:val="00C62F8E"/>
    <w:rsid w:val="00C64A3E"/>
    <w:rsid w:val="00C924F0"/>
    <w:rsid w:val="00C92B88"/>
    <w:rsid w:val="00C957C0"/>
    <w:rsid w:val="00C95872"/>
    <w:rsid w:val="00C96ED5"/>
    <w:rsid w:val="00CC25E5"/>
    <w:rsid w:val="00CD2E03"/>
    <w:rsid w:val="00D010EA"/>
    <w:rsid w:val="00D247AD"/>
    <w:rsid w:val="00D32E87"/>
    <w:rsid w:val="00D341E7"/>
    <w:rsid w:val="00D37DDE"/>
    <w:rsid w:val="00D621FE"/>
    <w:rsid w:val="00D67332"/>
    <w:rsid w:val="00D72EC7"/>
    <w:rsid w:val="00D8761F"/>
    <w:rsid w:val="00D9166B"/>
    <w:rsid w:val="00DA2AC1"/>
    <w:rsid w:val="00DA3EA3"/>
    <w:rsid w:val="00DA6889"/>
    <w:rsid w:val="00DA6E75"/>
    <w:rsid w:val="00DC45D0"/>
    <w:rsid w:val="00E13FD3"/>
    <w:rsid w:val="00E15111"/>
    <w:rsid w:val="00E17AB9"/>
    <w:rsid w:val="00E2277D"/>
    <w:rsid w:val="00E2649A"/>
    <w:rsid w:val="00E30871"/>
    <w:rsid w:val="00E65B96"/>
    <w:rsid w:val="00E726AB"/>
    <w:rsid w:val="00E75C84"/>
    <w:rsid w:val="00E855C6"/>
    <w:rsid w:val="00EB40D5"/>
    <w:rsid w:val="00EC2853"/>
    <w:rsid w:val="00ED5309"/>
    <w:rsid w:val="00ED68FA"/>
    <w:rsid w:val="00EE1508"/>
    <w:rsid w:val="00EE3C6F"/>
    <w:rsid w:val="00EE474D"/>
    <w:rsid w:val="00EE776C"/>
    <w:rsid w:val="00EF0422"/>
    <w:rsid w:val="00F14D09"/>
    <w:rsid w:val="00F230ED"/>
    <w:rsid w:val="00F24A5E"/>
    <w:rsid w:val="00F50207"/>
    <w:rsid w:val="00F775DA"/>
    <w:rsid w:val="00F80961"/>
    <w:rsid w:val="00F8112D"/>
    <w:rsid w:val="00FA5C54"/>
    <w:rsid w:val="00FB0D16"/>
    <w:rsid w:val="00FB6884"/>
    <w:rsid w:val="00FB6B2D"/>
    <w:rsid w:val="00FC3A29"/>
    <w:rsid w:val="00FD4433"/>
    <w:rsid w:val="00FE7F8C"/>
    <w:rsid w:val="00FF50F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DCD83"/>
  <w15:chartTrackingRefBased/>
  <w15:docId w15:val="{095F5383-8E12-433C-9190-860D342D4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527"/>
    <w:pPr>
      <w:spacing w:after="60" w:line="24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8024CD"/>
    <w:pPr>
      <w:keepNext/>
      <w:keepLines/>
      <w:spacing w:before="240" w:after="0" w:line="360" w:lineRule="auto"/>
      <w:ind w:firstLine="0"/>
      <w:outlineLvl w:val="0"/>
    </w:pPr>
    <w:rPr>
      <w:rFonts w:eastAsiaTheme="majorEastAsia" w:cstheme="majorBidi"/>
      <w:b/>
      <w:color w:val="2F5496" w:themeColor="accent1" w:themeShade="BF"/>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024CD"/>
    <w:pPr>
      <w:spacing w:after="0" w:line="360" w:lineRule="auto"/>
      <w:contextualSpacing/>
      <w:jc w:val="center"/>
    </w:pPr>
    <w:rPr>
      <w:rFonts w:asciiTheme="majorHAnsi" w:eastAsiaTheme="majorEastAsia" w:hAnsiTheme="majorHAnsi" w:cstheme="majorBidi"/>
      <w:b/>
      <w:color w:val="4472C4" w:themeColor="accent1"/>
      <w:spacing w:val="-10"/>
      <w:kern w:val="28"/>
      <w:sz w:val="28"/>
      <w:szCs w:val="56"/>
    </w:rPr>
  </w:style>
  <w:style w:type="character" w:customStyle="1" w:styleId="TitleChar">
    <w:name w:val="Title Char"/>
    <w:basedOn w:val="DefaultParagraphFont"/>
    <w:link w:val="Title"/>
    <w:uiPriority w:val="10"/>
    <w:rsid w:val="008024CD"/>
    <w:rPr>
      <w:rFonts w:asciiTheme="majorHAnsi" w:eastAsiaTheme="majorEastAsia" w:hAnsiTheme="majorHAnsi" w:cstheme="majorBidi"/>
      <w:b/>
      <w:noProof/>
      <w:color w:val="4472C4" w:themeColor="accent1"/>
      <w:spacing w:val="-10"/>
      <w:kern w:val="28"/>
      <w:sz w:val="28"/>
      <w:szCs w:val="56"/>
    </w:rPr>
  </w:style>
  <w:style w:type="character" w:customStyle="1" w:styleId="Heading1Char">
    <w:name w:val="Heading 1 Char"/>
    <w:basedOn w:val="DefaultParagraphFont"/>
    <w:link w:val="Heading1"/>
    <w:uiPriority w:val="9"/>
    <w:rsid w:val="008024CD"/>
    <w:rPr>
      <w:rFonts w:ascii="Trebuchet MS" w:eastAsiaTheme="majorEastAsia" w:hAnsi="Trebuchet MS" w:cstheme="majorBidi"/>
      <w:b/>
      <w:noProof/>
      <w:color w:val="2F5496" w:themeColor="accent1" w:themeShade="BF"/>
      <w:sz w:val="24"/>
      <w:szCs w:val="32"/>
    </w:rPr>
  </w:style>
  <w:style w:type="table" w:customStyle="1" w:styleId="TableGrid1">
    <w:name w:val="Table Grid1"/>
    <w:basedOn w:val="TableNormal"/>
    <w:next w:val="TableGrid"/>
    <w:uiPriority w:val="39"/>
    <w:rsid w:val="00986BF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86B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86BFD"/>
  </w:style>
  <w:style w:type="paragraph" w:styleId="ListParagraph">
    <w:name w:val="List Paragraph"/>
    <w:basedOn w:val="Normal"/>
    <w:uiPriority w:val="34"/>
    <w:qFormat/>
    <w:rsid w:val="00986BFD"/>
    <w:pPr>
      <w:ind w:left="720"/>
      <w:contextualSpacing/>
    </w:pPr>
  </w:style>
  <w:style w:type="character" w:styleId="CommentReference">
    <w:name w:val="annotation reference"/>
    <w:basedOn w:val="DefaultParagraphFont"/>
    <w:uiPriority w:val="99"/>
    <w:semiHidden/>
    <w:unhideWhenUsed/>
    <w:rsid w:val="00204C49"/>
    <w:rPr>
      <w:sz w:val="16"/>
      <w:szCs w:val="16"/>
    </w:rPr>
  </w:style>
  <w:style w:type="paragraph" w:styleId="CommentText">
    <w:name w:val="annotation text"/>
    <w:basedOn w:val="Normal"/>
    <w:link w:val="CommentTextChar"/>
    <w:uiPriority w:val="99"/>
    <w:unhideWhenUsed/>
    <w:rsid w:val="00204C49"/>
    <w:rPr>
      <w:sz w:val="20"/>
      <w:szCs w:val="20"/>
    </w:rPr>
  </w:style>
  <w:style w:type="character" w:customStyle="1" w:styleId="CommentTextChar">
    <w:name w:val="Comment Text Char"/>
    <w:basedOn w:val="DefaultParagraphFont"/>
    <w:link w:val="CommentText"/>
    <w:uiPriority w:val="99"/>
    <w:rsid w:val="00204C49"/>
    <w:rPr>
      <w:rFonts w:ascii="Times New Roman" w:hAnsi="Times New Roman"/>
      <w:noProof/>
      <w:sz w:val="20"/>
      <w:szCs w:val="20"/>
    </w:rPr>
  </w:style>
  <w:style w:type="paragraph" w:styleId="CommentSubject">
    <w:name w:val="annotation subject"/>
    <w:basedOn w:val="CommentText"/>
    <w:next w:val="CommentText"/>
    <w:link w:val="CommentSubjectChar"/>
    <w:uiPriority w:val="99"/>
    <w:semiHidden/>
    <w:unhideWhenUsed/>
    <w:rsid w:val="00204C49"/>
    <w:rPr>
      <w:b/>
      <w:bCs/>
    </w:rPr>
  </w:style>
  <w:style w:type="character" w:customStyle="1" w:styleId="CommentSubjectChar">
    <w:name w:val="Comment Subject Char"/>
    <w:basedOn w:val="CommentTextChar"/>
    <w:link w:val="CommentSubject"/>
    <w:uiPriority w:val="99"/>
    <w:semiHidden/>
    <w:rsid w:val="00204C49"/>
    <w:rPr>
      <w:rFonts w:ascii="Times New Roman" w:hAnsi="Times New Roman"/>
      <w:b/>
      <w:bCs/>
      <w:noProof/>
      <w:sz w:val="20"/>
      <w:szCs w:val="20"/>
    </w:rPr>
  </w:style>
  <w:style w:type="paragraph" w:customStyle="1" w:styleId="EndNoteBibliographyTitle">
    <w:name w:val="EndNote Bibliography Title"/>
    <w:basedOn w:val="Normal"/>
    <w:link w:val="EndNoteBibliographyTitleChar"/>
    <w:rsid w:val="002A146F"/>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2A146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A146F"/>
    <w:rPr>
      <w:rFonts w:cs="Times New Roman"/>
      <w:lang w:val="en-US"/>
    </w:rPr>
  </w:style>
  <w:style w:type="character" w:customStyle="1" w:styleId="EndNoteBibliographyChar">
    <w:name w:val="EndNote Bibliography Char"/>
    <w:basedOn w:val="DefaultParagraphFont"/>
    <w:link w:val="EndNoteBibliography"/>
    <w:rsid w:val="002A146F"/>
    <w:rPr>
      <w:rFonts w:ascii="Times New Roman" w:hAnsi="Times New Roman" w:cs="Times New Roman"/>
      <w:noProof/>
      <w:sz w:val="24"/>
      <w:lang w:val="en-US"/>
    </w:rPr>
  </w:style>
  <w:style w:type="paragraph" w:styleId="HTMLPreformatted">
    <w:name w:val="HTML Preformatted"/>
    <w:basedOn w:val="Normal"/>
    <w:link w:val="HTMLPreformattedChar"/>
    <w:uiPriority w:val="99"/>
    <w:semiHidden/>
    <w:unhideWhenUsed/>
    <w:rsid w:val="001E1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1E1B0F"/>
    <w:rPr>
      <w:rFonts w:ascii="Courier New" w:eastAsia="Times New Roman" w:hAnsi="Courier New" w:cs="Courier New"/>
      <w:sz w:val="20"/>
      <w:szCs w:val="20"/>
      <w:lang w:eastAsia="en-CA"/>
    </w:rPr>
  </w:style>
  <w:style w:type="character" w:styleId="HTMLCode">
    <w:name w:val="HTML Code"/>
    <w:basedOn w:val="DefaultParagraphFont"/>
    <w:uiPriority w:val="99"/>
    <w:semiHidden/>
    <w:unhideWhenUsed/>
    <w:rsid w:val="001E1B0F"/>
    <w:rPr>
      <w:rFonts w:ascii="Courier New" w:eastAsia="Times New Roman" w:hAnsi="Courier New" w:cs="Courier New"/>
      <w:sz w:val="20"/>
      <w:szCs w:val="20"/>
    </w:rPr>
  </w:style>
  <w:style w:type="character" w:styleId="Hyperlink">
    <w:name w:val="Hyperlink"/>
    <w:basedOn w:val="DefaultParagraphFont"/>
    <w:uiPriority w:val="99"/>
    <w:unhideWhenUsed/>
    <w:rsid w:val="00F8112D"/>
    <w:rPr>
      <w:color w:val="0563C1" w:themeColor="hyperlink"/>
      <w:u w:val="single"/>
    </w:rPr>
  </w:style>
  <w:style w:type="character" w:styleId="UnresolvedMention">
    <w:name w:val="Unresolved Mention"/>
    <w:basedOn w:val="DefaultParagraphFont"/>
    <w:uiPriority w:val="99"/>
    <w:semiHidden/>
    <w:unhideWhenUsed/>
    <w:rsid w:val="00F8112D"/>
    <w:rPr>
      <w:color w:val="605E5C"/>
      <w:shd w:val="clear" w:color="auto" w:fill="E1DFDD"/>
    </w:rPr>
  </w:style>
  <w:style w:type="paragraph" w:styleId="Revision">
    <w:name w:val="Revision"/>
    <w:hidden/>
    <w:uiPriority w:val="99"/>
    <w:semiHidden/>
    <w:rsid w:val="004B06EE"/>
    <w:pPr>
      <w:spacing w:after="0" w:line="240" w:lineRule="auto"/>
    </w:pPr>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363310">
      <w:bodyDiv w:val="1"/>
      <w:marLeft w:val="0"/>
      <w:marRight w:val="0"/>
      <w:marTop w:val="0"/>
      <w:marBottom w:val="0"/>
      <w:divBdr>
        <w:top w:val="none" w:sz="0" w:space="0" w:color="auto"/>
        <w:left w:val="none" w:sz="0" w:space="0" w:color="auto"/>
        <w:bottom w:val="none" w:sz="0" w:space="0" w:color="auto"/>
        <w:right w:val="none" w:sz="0" w:space="0" w:color="auto"/>
      </w:divBdr>
    </w:div>
    <w:div w:id="1578126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C03EE-22E0-4CBF-B705-18FD3C3A3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4</Pages>
  <Words>1518</Words>
  <Characters>8658</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Cristini</dc:creator>
  <cp:keywords/>
  <dc:description/>
  <cp:lastModifiedBy>Bethany Kumar</cp:lastModifiedBy>
  <cp:revision>88</cp:revision>
  <dcterms:created xsi:type="dcterms:W3CDTF">2022-10-12T13:46:00Z</dcterms:created>
  <dcterms:modified xsi:type="dcterms:W3CDTF">2023-06-2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65f2604419b9ea112816a43b1d302697c9b7cb6dadd9083dca23c75ec992d8</vt:lpwstr>
  </property>
</Properties>
</file>